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44A56A57" w:rsidR="002E3264" w:rsidRDefault="00DF37A9" w:rsidP="009930E6">
      <w:r w:rsidRPr="00DF37A9">
        <w:t>A quantum model is established to analyze the resonance process between electrons and electromagnetic waves in the presence of a static</w:t>
      </w:r>
      <w:r w:rsidR="00BA0E2B">
        <w:rPr>
          <w:rFonts w:hint="eastAsia"/>
        </w:rPr>
        <w:t xml:space="preserve"> uniform</w:t>
      </w:r>
      <w:r w:rsidRPr="00DF37A9">
        <w:t xml:space="preserve"> magnetic field during both the Anomalous </w:t>
      </w:r>
      <w:r w:rsidR="00612102" w:rsidRPr="00DF37A9">
        <w:t xml:space="preserve">Doppler Effects </w:t>
      </w:r>
      <w:r w:rsidRPr="00DF37A9">
        <w:t xml:space="preserve">and Normal Doppler Effects, illustrating that the resonance process is related to the angular momentum of the </w:t>
      </w:r>
      <w:r w:rsidR="00CC3BAA" w:rsidRPr="00DF37A9">
        <w:t>wave.</w:t>
      </w:r>
      <w:r w:rsidR="00CC3BAA">
        <w:t xml:space="preserve"> </w:t>
      </w:r>
      <w:r w:rsidR="00BA0E2B">
        <w:rPr>
          <w:rFonts w:hint="eastAsia"/>
        </w:rPr>
        <w:t>The resonant condition with angular momentum is tested by numerical simulation, and t</w:t>
      </w:r>
      <w:r w:rsidR="00CC3BAA">
        <w:t>he</w:t>
      </w:r>
      <w:r w:rsidR="002E3264">
        <w:t xml:space="preserve"> energy change ratio between </w:t>
      </w:r>
      <w:r w:rsidR="00CC3BAA">
        <w:t>the</w:t>
      </w:r>
      <w:r w:rsidR="002E3264">
        <w:t xml:space="preserve"> parallel kinetic energy and </w:t>
      </w:r>
      <w:r w:rsidR="009E48CE">
        <w:t>gyrokinetic</w:t>
      </w:r>
      <w:r w:rsidR="002E3264">
        <w:t xml:space="preserve"> energy in the magnetic field during the resonance </w:t>
      </w:r>
      <w:r w:rsidR="009E48CE">
        <w:rPr>
          <w:rFonts w:hint="eastAsia"/>
        </w:rPr>
        <w:t xml:space="preserve">of electron </w:t>
      </w:r>
      <w:r w:rsidR="00DC0231">
        <w:t>with electromagnetic wave</w:t>
      </w:r>
      <w:r w:rsidR="002E3264">
        <w:t xml:space="preserve"> is </w:t>
      </w:r>
      <w:r w:rsidR="00BA0E2B">
        <w:t>calculated</w:t>
      </w:r>
      <w:r w:rsidR="0097467F">
        <w:t>, which</w:t>
      </w:r>
      <w:r w:rsidR="00A62C11">
        <w:t xml:space="preserve"> agrees remarkably well with </w:t>
      </w:r>
      <w:r w:rsidR="005E6A8E">
        <w:t>quantum theory</w:t>
      </w:r>
      <w:r w:rsidR="002E3264">
        <w:t xml:space="preserve">. </w:t>
      </w:r>
    </w:p>
    <w:p w14:paraId="17B3B949" w14:textId="7EFAB76C" w:rsidR="009930E6" w:rsidRDefault="009D3C22" w:rsidP="009930E6">
      <w:r>
        <w:t>Introduction:</w:t>
      </w:r>
    </w:p>
    <w:p w14:paraId="15776ED4" w14:textId="7AACE2BC"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1D49F1">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1D49F1">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1D49F1">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1D49F1">
          <w:rPr>
            <w:noProof/>
          </w:rPr>
          <w:t>6-14</w:t>
        </w:r>
      </w:hyperlink>
      <w:r w:rsidR="001D49F1">
        <w:rPr>
          <w:noProof/>
        </w:rPr>
        <w:t>]</w:t>
      </w:r>
      <w:r w:rsidR="00165A0F">
        <w:fldChar w:fldCharType="end"/>
      </w:r>
      <w:r w:rsidR="00B70341" w:rsidRPr="00B70341">
        <w:t>.</w:t>
      </w:r>
    </w:p>
    <w:p w14:paraId="3C487D38" w14:textId="48644D84" w:rsidR="009930E6" w:rsidRDefault="005F3CB8" w:rsidP="009930E6">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1D49F1">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It was not until 1968 that B. B. Kadomtsev</w:t>
      </w:r>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1D49F1">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1D49F1">
        <w:t>experiments</w:t>
      </w:r>
      <w:r w:rsidR="00105CBA">
        <w:t xml:space="preserve"> about ADE are observed such as the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1D49F1">
          <w:rPr>
            <w:noProof/>
          </w:rPr>
          <w:t>4</w:t>
        </w:r>
      </w:hyperlink>
      <w:r w:rsidR="001D49F1">
        <w:rPr>
          <w:noProof/>
        </w:rPr>
        <w:t>]</w:t>
      </w:r>
      <w:r w:rsidR="001D49F1">
        <w:fldChar w:fldCharType="end"/>
      </w:r>
      <w:r w:rsidR="00BD70AB">
        <w:t>,</w:t>
      </w:r>
      <w:r w:rsidR="009067B1">
        <w:t xml:space="preserve"> </w:t>
      </w:r>
      <w:r w:rsidR="00A561C3">
        <w:t xml:space="preserve">and even in </w:t>
      </w:r>
      <w:r w:rsidR="003E0B37">
        <w:t>tokamak discharge</w:t>
      </w:r>
      <w:r w:rsidR="00A561C3">
        <w:t xml:space="preserve"> many </w:t>
      </w:r>
      <w:r w:rsidR="003E0B37">
        <w:t>phenomena</w:t>
      </w:r>
      <w:r w:rsidR="00A561C3">
        <w:t xml:space="preserve"> related to ADE are reported in previous</w:t>
      </w:r>
      <w:r w:rsidR="001D49F1">
        <w:fldChar w:fldCharType="begin">
          <w:fldData xml:space="preserve">PEVuZE5vdGU+PENpdGU+PEF1dGhvcj5Cb3lkPC9BdXRob3I+PFllYXI+MTk3NjwvWWVhcj48UmVj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</w:fldData>
        </w:fldChar>
      </w:r>
      <w:r w:rsidR="001D49F1">
        <w:instrText xml:space="preserve"> ADDIN EN.CITE </w:instrText>
      </w:r>
      <w:r w:rsidR="001D49F1">
        <w:fldChar w:fldCharType="begin">
          <w:fldData xml:space="preserve">PEVuZE5vdGU+PENpdGU+PEF1dGhvcj5Cb3lkPC9BdXRob3I+PFllYXI+MTk3NjwvWWVhcj48UmVj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</w:fldData>
        </w:fldChar>
      </w:r>
      <w:r w:rsidR="001D49F1">
        <w:instrText xml:space="preserve"> ADDIN EN.CITE.DATA </w:instrText>
      </w:r>
      <w:r w:rsidR="001D49F1">
        <w:fldChar w:fldCharType="end"/>
      </w:r>
      <w:r w:rsidR="001D49F1">
        <w:fldChar w:fldCharType="separate"/>
      </w:r>
      <w:r w:rsidR="001D49F1">
        <w:rPr>
          <w:noProof/>
        </w:rPr>
        <w:t>[</w:t>
      </w:r>
      <w:hyperlink w:anchor="_ENREF_12" w:tooltip="Liu, 2018 #2256" w:history="1">
        <w:r w:rsidR="001D49F1">
          <w:rPr>
            <w:noProof/>
          </w:rPr>
          <w:t>12-14</w:t>
        </w:r>
      </w:hyperlink>
      <w:r w:rsidR="001D49F1">
        <w:rPr>
          <w:noProof/>
        </w:rPr>
        <w:t xml:space="preserve">, </w:t>
      </w:r>
      <w:hyperlink w:anchor="_ENREF_17" w:tooltip="Boyd, 1976 #2240" w:history="1">
        <w:r w:rsidR="001D49F1">
          <w:rPr>
            <w:noProof/>
          </w:rPr>
          <w:t>17-20</w:t>
        </w:r>
      </w:hyperlink>
      <w:r w:rsidR="001D49F1">
        <w:rPr>
          <w:noProof/>
        </w:rPr>
        <w:t>]</w:t>
      </w:r>
      <w:r w:rsidR="001D49F1">
        <w:fldChar w:fldCharType="end"/>
      </w:r>
      <w:r w:rsidR="00A561C3">
        <w:t xml:space="preserve">. </w:t>
      </w:r>
    </w:p>
    <w:p w14:paraId="4CBEDD0B" w14:textId="77777777" w:rsidR="00A062C7" w:rsidRDefault="005171A7" w:rsidP="005E6A8E">
      <w:r w:rsidRPr="005171A7">
        <w:t>The physics of the Anomalous Doppler Effect (ADE) was previously explained based on the quantum analysis provided by Frank and Ginzburg</w:t>
      </w:r>
      <w:r w:rsidR="001D49F1">
        <w:fldChar w:fldCharType="begin"/>
      </w:r>
      <w:r w:rsidR="001D49F1">
        <w:instrText xml:space="preserve"> ADDIN EN.CITE &lt;EndNote&gt;&lt;Cite&gt;&lt;Author&gt;Frank&lt;/Author&gt;&lt;Year&gt;1960&lt;/Year&gt;&lt;RecNum&gt;2245&lt;/RecNum&gt;&lt;DisplayText&gt;[2, 21]&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1D49F1">
        <w:rPr>
          <w:noProof/>
        </w:rPr>
        <w:t>[</w:t>
      </w:r>
      <w:hyperlink w:anchor="_ENREF_2" w:tooltip="Frank, 1960 #2245" w:history="1">
        <w:r w:rsidR="001D49F1">
          <w:rPr>
            <w:noProof/>
          </w:rPr>
          <w:t>2</w:t>
        </w:r>
      </w:hyperlink>
      <w:r w:rsidR="001D49F1">
        <w:rPr>
          <w:noProof/>
        </w:rPr>
        <w:t xml:space="preserve">, </w:t>
      </w:r>
      <w:hyperlink w:anchor="_ENREF_21" w:tooltip="Ginzburg, 1979 #2247" w:history="1">
        <w:r w:rsidR="001D49F1">
          <w:rPr>
            <w:noProof/>
          </w:rPr>
          <w:t>21</w:t>
        </w:r>
      </w:hyperlink>
      <w:r w:rsidR="001D49F1">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 xml:space="preserve">. </w:t>
      </w:r>
      <w:r w:rsidR="00CC3BAA">
        <w:t>Nevertheless, to</w:t>
      </w:r>
      <w:r w:rsidR="005E6A8E">
        <w:t xml:space="preserve"> the best of our </w:t>
      </w:r>
      <w:r w:rsidR="00CC3BAA">
        <w:t>knowledge, this</w:t>
      </w:r>
      <w:r w:rsidR="005E6A8E">
        <w:t xml:space="preserve"> angular momentum conservation analysis during ADE </w:t>
      </w:r>
      <w:r w:rsidR="001D49F1">
        <w:t>process has</w:t>
      </w:r>
      <w:r w:rsidR="005E6A8E">
        <w:t xml:space="preserve"> not been </w:t>
      </w:r>
      <w:r w:rsidR="00A062C7">
        <w:rPr>
          <w:rFonts w:hint="eastAsia"/>
        </w:rPr>
        <w:t>given</w:t>
      </w:r>
      <w:r w:rsidR="005E6A8E">
        <w:t xml:space="preserve"> at the present </w:t>
      </w:r>
      <w:r w:rsidR="00CC3BAA">
        <w:t>time.</w:t>
      </w:r>
    </w:p>
    <w:p w14:paraId="6735039B" w14:textId="303DC517" w:rsidR="00A561C3" w:rsidRPr="00A561C3" w:rsidRDefault="00CC3BAA" w:rsidP="005E6A8E">
      <w:r w:rsidRPr="005171A7">
        <w:t xml:space="preserve"> Additionally</w:t>
      </w:r>
      <w:r w:rsidR="005171A7" w:rsidRPr="005171A7">
        <w:t xml:space="preserve">, we demonstrate numerical simulations based on classical dynamical equations. The energy transfer ratio from kinetic energy to the internal system is derived from both quantum theory and numerical simulations, with results showing strong agreement. This work enhances our understanding of the complex wave-particle interaction phenomenon from a quantum perspective, providing a </w:t>
      </w:r>
      <w:r w:rsidR="00DC0231">
        <w:t>new perspective for</w:t>
      </w:r>
      <w:r w:rsidR="005171A7" w:rsidRPr="005171A7">
        <w:t xml:space="preserve"> physical interpretation.</w:t>
      </w:r>
    </w:p>
    <w:p w14:paraId="0C7D51D4" w14:textId="66466DCA" w:rsidR="009930E6" w:rsidRDefault="00BD7DF6" w:rsidP="009930E6">
      <w:r>
        <w:t xml:space="preserve">Section </w:t>
      </w:r>
      <w:r w:rsidR="004D7EF6">
        <w:t>1: Quantum</w:t>
      </w:r>
      <w:r w:rsidR="00726FF6">
        <w:t xml:space="preserve"> analysis of ADE</w:t>
      </w:r>
    </w:p>
    <w:p w14:paraId="4478E31C" w14:textId="47BC72E6" w:rsidR="00726FF6" w:rsidRDefault="005A2EB0" w:rsidP="009930E6">
      <w:pPr>
        <w:ind w:firstLine="144"/>
      </w:pPr>
      <w:r>
        <w:t xml:space="preserve">  </w:t>
      </w:r>
      <w:r w:rsidR="00670434" w:rsidRPr="003108C2">
        <w:t>In this work, we provide an analysis based on the conservation of angular momentum</w:t>
      </w:r>
      <w:r w:rsidR="00670434">
        <w:t xml:space="preserve"> and combined with the quantum analysis given by </w:t>
      </w:r>
      <w:r w:rsidR="00670434" w:rsidRPr="003108C2">
        <w:t xml:space="preserve">V.L. </w:t>
      </w:r>
      <w:r w:rsidR="009067B1" w:rsidRPr="003108C2">
        <w:t>Ginzburg</w:t>
      </w:r>
      <w:r w:rsidR="009067B1">
        <w:t xml:space="preserve"> [</w:t>
      </w:r>
      <w:r w:rsidR="00670434">
        <w:t>*</w:t>
      </w:r>
      <w:r w:rsidR="009067B1">
        <w:t>]</w:t>
      </w:r>
      <w:r w:rsidR="009067B1" w:rsidRPr="003108C2">
        <w:t>,</w:t>
      </w:r>
      <w:r w:rsidR="009067B1">
        <w:t xml:space="preserve"> </w:t>
      </w:r>
      <w:r w:rsidR="009067B1" w:rsidRPr="003108C2">
        <w:t>I.</w:t>
      </w:r>
      <w:r w:rsidR="00670434" w:rsidRPr="003108C2">
        <w:t xml:space="preserve"> </w:t>
      </w:r>
      <w:r w:rsidR="009067B1" w:rsidRPr="003108C2">
        <w:t>Tamm</w:t>
      </w:r>
      <w:r w:rsidR="009067B1">
        <w:t xml:space="preserve"> [</w:t>
      </w:r>
      <w:r w:rsidR="00670434">
        <w:t>*</w:t>
      </w:r>
      <w:proofErr w:type="gramStart"/>
      <w:r w:rsidR="00670434">
        <w:t>]</w:t>
      </w:r>
      <w:r w:rsidR="00670434" w:rsidRPr="003108C2">
        <w:t>,</w:t>
      </w:r>
      <w:r w:rsidR="00670434">
        <w:rPr>
          <w:rFonts w:hint="eastAsia"/>
        </w:rPr>
        <w:t xml:space="preserve"> </w:t>
      </w:r>
      <w:r w:rsidR="00670434" w:rsidRPr="003108C2">
        <w:t xml:space="preserve"> </w:t>
      </w:r>
      <w:proofErr w:type="spellStart"/>
      <w:r w:rsidR="00670434" w:rsidRPr="003108C2">
        <w:t>Nezlin</w:t>
      </w:r>
      <w:proofErr w:type="spellEnd"/>
      <w:proofErr w:type="gramEnd"/>
      <w:r w:rsidR="00670434">
        <w:t>[*]</w:t>
      </w:r>
      <w:r w:rsidR="00670434" w:rsidRPr="003108C2">
        <w:t xml:space="preserve">, and I.M. Frank </w:t>
      </w:r>
      <w:r w:rsidR="00670434">
        <w:t>[*</w:t>
      </w:r>
      <w:proofErr w:type="gramStart"/>
      <w:r w:rsidR="00670434">
        <w:t>].</w:t>
      </w:r>
      <w:r w:rsidR="008D0AFE">
        <w:t>Here</w:t>
      </w:r>
      <w:proofErr w:type="gramEnd"/>
      <w:r w:rsidR="008D0AFE">
        <w:t xml:space="preserve"> we</w:t>
      </w:r>
      <w:r w:rsidR="003C01A6">
        <w:t xml:space="preserve"> start</w:t>
      </w:r>
      <w:r w:rsidR="008D0AFE">
        <w:t xml:space="preserve"> analy</w:t>
      </w:r>
      <w:r w:rsidR="003C01A6">
        <w:t>zing</w:t>
      </w:r>
      <w:r w:rsidR="008D0AFE">
        <w:t xml:space="preserve"> the radiation from the electron moving in medium. </w:t>
      </w:r>
      <w:r w:rsidR="00517884">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rsidR="00517884">
        <w:fldChar w:fldCharType="begin"/>
      </w:r>
      <w:r w:rsidR="00517884">
        <w:instrText xml:space="preserve"> REF _Ref195667088 \h</w:instrText>
      </w:r>
      <w:r w:rsidR="00517884">
        <w:rPr>
          <w:rFonts w:hint="eastAsia"/>
        </w:rPr>
        <w:instrText>\#"0"</w:instrText>
      </w:r>
      <w:r w:rsidR="00517884">
        <w:instrText xml:space="preserve"> </w:instrText>
      </w:r>
      <w:r w:rsidR="00517884">
        <w:fldChar w:fldCharType="separate"/>
      </w:r>
      <w:r w:rsidR="00517884">
        <w:t>1</w:t>
      </w:r>
      <w:r w:rsidR="00517884">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2AEE46BA" w14:textId="66311C63" w:rsidR="009930E6" w:rsidRPr="00726FF6" w:rsidRDefault="009930E6" w:rsidP="009930E6">
      <w:pPr>
        <w:ind w:firstLine="144"/>
      </w:pPr>
    </w:p>
    <w:p w14:paraId="4DEDB8C6" w14:textId="77777777" w:rsidR="003544AA" w:rsidRDefault="005861A4" w:rsidP="003544AA">
      <w:pPr>
        <w:keepNext/>
        <w:jc w:val="center"/>
      </w:pPr>
      <w:r w:rsidRPr="005861A4">
        <w:rPr>
          <w:noProof/>
        </w:rPr>
        <w:lastRenderedPageBreak/>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00A99A2B" w:rsidR="000D0720" w:rsidRDefault="003544AA" w:rsidP="003544AA">
      <w:pPr>
        <w:pStyle w:val="a6"/>
        <w:jc w:val="center"/>
      </w:pPr>
      <w:bookmarkStart w:id="0" w:name="_Ref195667088"/>
      <w:r>
        <w:t xml:space="preserve">Figure </w:t>
      </w:r>
      <w:fldSimple w:instr=" SEQ Figure \* ARABIC ">
        <w:r w:rsidR="00A67A68">
          <w:rPr>
            <w:noProof/>
          </w:rPr>
          <w:t>1</w:t>
        </w:r>
      </w:fldSimple>
      <w:bookmarkEnd w:id="0"/>
      <w:r>
        <w:t>.</w:t>
      </w:r>
      <w:r w:rsidRPr="003544AA">
        <w:t xml:space="preserve"> </w:t>
      </w:r>
      <w:r w:rsidRPr="00EB3D48">
        <w:t xml:space="preserve">Schematic diagram of Cherenkov Radiation. The </w:t>
      </w:r>
      <w:r>
        <w:t>black</w:t>
      </w:r>
      <w:r w:rsidRPr="00EB3D48">
        <w:t xml:space="preserve"> points stand for the snapshot of the electron at different </w:t>
      </w:r>
      <w:proofErr w:type="gramStart"/>
      <w:r w:rsidRPr="00EB3D48">
        <w:t>time</w:t>
      </w:r>
      <w:proofErr w:type="gramEnd"/>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CAC6230">
            <wp:extent cx="3523793" cy="2612567"/>
            <wp:effectExtent l="0" t="0" r="635" b="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523793" cy="2612567"/>
                    </a:xfrm>
                    <a:prstGeom prst="rect">
                      <a:avLst/>
                    </a:prstGeom>
                  </pic:spPr>
                </pic:pic>
              </a:graphicData>
            </a:graphic>
          </wp:inline>
        </w:drawing>
      </w:r>
    </w:p>
    <w:p w14:paraId="1BDA4478" w14:textId="20013DF4" w:rsidR="00CD5132" w:rsidRDefault="00D709A5" w:rsidP="00D709A5">
      <w:pPr>
        <w:pStyle w:val="a6"/>
        <w:jc w:val="center"/>
      </w:pPr>
      <w:bookmarkStart w:id="1" w:name="_Ref191546918"/>
      <w:r>
        <w:t xml:space="preserve">Figure </w:t>
      </w:r>
      <w:fldSimple w:instr=" SEQ Figure \* ARABIC ">
        <w:r w:rsidR="00A67A68">
          <w:rPr>
            <w:noProof/>
          </w:rPr>
          <w:t>2</w:t>
        </w:r>
      </w:fldSimple>
      <w:bookmarkEnd w:id="1"/>
      <w:r>
        <w:t>.The region of Anomalous Doppler Effect (ADE) and Normal Doppler Effect (NDE).</w:t>
      </w:r>
    </w:p>
    <w:p w14:paraId="243525DC" w14:textId="5682E25E" w:rsidR="00642C48" w:rsidRDefault="0083650E">
      <w:r>
        <w:t xml:space="preserve">However, when the </w:t>
      </w:r>
      <w:r w:rsidR="00031F77">
        <w:t>electron</w:t>
      </w:r>
      <w:r>
        <w:t xml:space="preserve"> is replaced with a system that has internal energy, such as an oscillator or a cyclotron electron in a magnetic field, it emits photons with angular frequency </w:t>
      </w:r>
      <w:r>
        <w:rPr>
          <w:rStyle w:val="katex-mathml"/>
        </w:rPr>
        <w:t>ω</w:t>
      </w:r>
      <w:r>
        <w:t xml:space="preserve"> and wavevector </w:t>
      </w:r>
      <w:r>
        <w:rPr>
          <w:rStyle w:val="katex-mathml"/>
        </w:rPr>
        <w:t>k</w:t>
      </w:r>
      <w:r>
        <w:t xml:space="preserve"> in the direction </w:t>
      </w:r>
      <w:r>
        <w:rPr>
          <w:rStyle w:val="katex-mathml"/>
        </w:rPr>
        <w:t>θ</w:t>
      </w:r>
      <w:r>
        <w:t xml:space="preserve">. The direction of the emitted photon is not influenced by the interference of secondary waves and can occur in any direction. </w:t>
      </w:r>
      <w:r w:rsidR="00642C48">
        <w:t>Considering the system emits a photo</w:t>
      </w:r>
      <w:r w:rsidR="00675DD9">
        <w:t>n</w:t>
      </w:r>
      <w:r w:rsidR="00642C48">
        <w:t xml:space="preserve"> with angular frequency </w:t>
      </w:r>
      <m:oMath>
        <m:r>
          <w:rPr>
            <w:rFonts w:ascii="Cambria Math" w:hAnsi="Cambria Math"/>
          </w:rPr>
          <m:t>ω</m:t>
        </m:r>
      </m:oMath>
      <w:r w:rsidR="00642C48">
        <w:t xml:space="preserve"> and wavevector</w:t>
      </w:r>
      <w:r w:rsidR="00642C48" w:rsidRPr="00642C48">
        <w:rPr>
          <w:b/>
        </w:rPr>
        <w:t xml:space="preserve"> k</w:t>
      </w:r>
      <w:r w:rsidR="00642C48">
        <w:rPr>
          <w:b/>
        </w:rPr>
        <w:t xml:space="preserve">, </w:t>
      </w:r>
      <w:r w:rsidR="00642C48">
        <w:t>according to energy conservation and momentum conservation</w:t>
      </w:r>
    </w:p>
    <w:p w14:paraId="33F78960" w14:textId="1FCFE3B1" w:rsidR="00642C48" w:rsidRPr="00CA1BE9" w:rsidRDefault="0000000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EFB8894" w14:textId="77777777" w:rsidR="00CA1BE9" w:rsidRPr="00CA1BE9" w:rsidRDefault="00CA1BE9">
      <w:pPr>
        <w:rPr>
          <w:rFonts w:asciiTheme="minorHAnsi" w:hAnsiTheme="minorHAnsi"/>
          <w:szCs w:val="20"/>
        </w:rPr>
      </w:pPr>
    </w:p>
    <w:p w14:paraId="6034E6F5" w14:textId="194F4172"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r>
                    <m:rPr>
                      <m:sty m:val="bi"/>
                    </m:rPr>
                    <w:rPr>
                      <w:rFonts w:ascii="Cambria Math" w:hAnsi="Cambria Math"/>
                      <w:noProof/>
                      <w:szCs w:val="20"/>
                    </w:rPr>
                    <m:t>p</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m:rPr>
                      <m:sty m:val="bi"/>
                    </m:rPr>
                    <w:rPr>
                      <w:rFonts w:ascii="Cambria Math" w:hAnsi="Cambria Math"/>
                      <w:noProof/>
                      <w:szCs w:val="20"/>
                    </w:rPr>
                    <m:t>p</m:t>
                  </m:r>
                </m:e>
                <m:sub>
                  <m:r>
                    <m:rPr>
                      <m:sty m:val="p"/>
                    </m:rPr>
                    <w:rPr>
                      <w:rFonts w:ascii="Cambria Math" w:hAnsi="Cambria Math"/>
                      <w:noProof/>
                      <w:szCs w:val="20"/>
                    </w:rPr>
                    <m:t>2</m:t>
                  </m:r>
                </m:sub>
              </m:sSub>
              <m:r>
                <w:rPr>
                  <w:rFonts w:ascii="Cambria Math" w:hAnsi="Cambria Math"/>
                  <w:noProof/>
                  <w:szCs w:val="20"/>
                </w:rPr>
                <m:t>+ℏ</m:t>
              </m:r>
              <m:r>
                <m:rPr>
                  <m:sty m:val="bi"/>
                </m:rPr>
                <w:rPr>
                  <w:rFonts w:ascii="Cambria Math" w:hAnsi="Cambria Math"/>
                  <w:noProof/>
                  <w:szCs w:val="20"/>
                </w:rPr>
                <m:t>k</m:t>
              </m:r>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57E5F631"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proofErr w:type="gramStart"/>
      <w:r>
        <w:t>subscript</w:t>
      </w:r>
      <w:proofErr w:type="gramEnd"/>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w:t>
      </w:r>
      <w:r w:rsidR="000D7B95">
        <w:rPr>
          <w:noProof/>
        </w:rPr>
        <w:lastRenderedPageBreak/>
        <w:t xml:space="preserve">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r>
          <m:rPr>
            <m:sty m:val="b"/>
          </m:rPr>
          <w:rPr>
            <w:rFonts w:ascii="Cambria Math" w:hAnsi="Cambria Math"/>
            <w:noProof/>
          </w:rPr>
          <m:t>p</m:t>
        </m:r>
        <m:r>
          <m:rPr>
            <m:sty m:val="p"/>
          </m:rPr>
          <w:rPr>
            <w:rFonts w:ascii="Cambria Math" w:hAnsi="Cambria Math"/>
            <w:noProof/>
          </w:rPr>
          <m:t>⋅</m:t>
        </m:r>
        <m:r>
          <m:rPr>
            <m:sty m:val="b"/>
          </m:rPr>
          <w:rPr>
            <w:rFonts w:ascii="Cambria Math" w:hAnsi="Cambria Math"/>
            <w:noProof/>
          </w:rPr>
          <m:t>v</m:t>
        </m:r>
      </m:oMath>
      <w:r w:rsidR="000D7B95">
        <w:t xml:space="preserve">, where v is the velocity of the system before emitting a photon and </w:t>
      </w:r>
      <m:oMath>
        <m:r>
          <m:rPr>
            <m:sty m:val="p"/>
          </m:rPr>
          <w:rPr>
            <w:rFonts w:ascii="Cambria Math" w:hAnsi="Cambria Math"/>
          </w:rPr>
          <m:t>Δp=</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2</m:t>
            </m:r>
          </m:sub>
        </m:sSub>
        <m:r>
          <m:rPr>
            <m:sty m:val="bi"/>
          </m:rPr>
          <w:rPr>
            <w:rFonts w:ascii="Cambria Math" w:hAnsi="Cambria Math"/>
          </w:rPr>
          <m:t>=ℏk</m:t>
        </m:r>
      </m:oMath>
      <w:r w:rsidR="000D7B95">
        <w:rPr>
          <w:b/>
        </w:rPr>
        <w:t xml:space="preserve">. </w:t>
      </w:r>
      <w:r w:rsidR="000D7B95">
        <w:t xml:space="preserve">Thus, the change of internal energy can be expressed as </w:t>
      </w:r>
    </w:p>
    <w:p w14:paraId="1600DD1F" w14:textId="4D988CE3"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m:e>
          </m:eqArr>
        </m:oMath>
      </m:oMathPara>
    </w:p>
    <w:p w14:paraId="37403513" w14:textId="2C9F1099"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w:t>
      </w:r>
      <w:r>
        <w:rPr>
          <w:noProof/>
        </w:rPr>
        <w:fldChar w:fldCharType="begin"/>
      </w:r>
      <w:r>
        <w:rPr>
          <w:noProof/>
        </w:rPr>
        <w:instrText xml:space="preserve"> REF _Ref191546918 \h </w:instrText>
      </w:r>
      <w:r>
        <w:rPr>
          <w:noProof/>
        </w:rPr>
      </w:r>
      <w:r>
        <w:rPr>
          <w:noProof/>
        </w:rPr>
        <w:fldChar w:fldCharType="separate"/>
      </w:r>
      <w:r w:rsidR="00A67A68">
        <w:t xml:space="preserve">Figure </w:t>
      </w:r>
      <w:r w:rsidR="00A67A68">
        <w:rPr>
          <w:noProof/>
        </w:rPr>
        <w:t>2</w:t>
      </w:r>
      <w:r>
        <w:rPr>
          <w:noProof/>
        </w:rPr>
        <w:fldChar w:fldCharType="end"/>
      </w:r>
      <w:r w:rsidRPr="00163814">
        <w:rPr>
          <w:noProof/>
        </w:rPr>
        <w:t xml:space="preserve">. </w:t>
      </w:r>
    </w:p>
    <w:p w14:paraId="5D7F27DF"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39C8000C" w14:textId="6E1816CB" w:rsidR="00B334EE" w:rsidRDefault="00992A21" w:rsidP="00B334EE">
      <w:pPr>
        <w:rPr>
          <w:lang w:val="en-GB"/>
        </w:rPr>
      </w:pPr>
      <w:r>
        <w:rPr>
          <w:lang w:val="en-GB"/>
        </w:rPr>
        <w:t>When the system velocity exceeds the speed of light (v &lt; c’), all three effects are possible While the system velocity is less than the speed of light (v &gt; c’), only Normal Doppler Effect exists</w:t>
      </w:r>
      <w:r w:rsidR="007C78F7">
        <w:rPr>
          <w:lang w:val="en-GB"/>
        </w:rPr>
        <w:t xml:space="preserve">. </w:t>
      </w:r>
      <w:r w:rsidR="007C78F7" w:rsidRPr="007C78F7">
        <w:rPr>
          <w:lang w:val="en-GB"/>
        </w:rPr>
        <w:t xml:space="preserve">Here, we will first provide a detailed analysis of the relationship between the system's internal energy change after emitting a photon and the characteristics of the photon. </w:t>
      </w:r>
      <w:r w:rsidR="00B334EE">
        <w:rPr>
          <w:lang w:val="en-GB"/>
        </w:rPr>
        <w:t>A</w:t>
      </w:r>
      <w:r w:rsidR="007C78F7" w:rsidRPr="007C78F7">
        <w:rPr>
          <w:lang w:val="en-GB"/>
        </w:rPr>
        <w:t xml:space="preserve"> heuristic discussion on the fundamental physics of the wave-particle</w:t>
      </w:r>
      <w:r w:rsidR="00B334EE">
        <w:rPr>
          <w:lang w:val="en-GB"/>
        </w:rPr>
        <w:t xml:space="preserve"> </w:t>
      </w:r>
      <w:r w:rsidR="00D32654">
        <w:rPr>
          <w:lang w:val="en-GB"/>
        </w:rPr>
        <w:t>interaction</w:t>
      </w:r>
      <w:r w:rsidR="007C78F7" w:rsidRPr="007C78F7">
        <w:rPr>
          <w:lang w:val="en-GB"/>
        </w:rPr>
        <w:t xml:space="preserve"> process</w:t>
      </w:r>
      <w:r w:rsidR="00B334EE">
        <w:rPr>
          <w:lang w:val="en-GB"/>
        </w:rPr>
        <w:t xml:space="preserve"> will be given</w:t>
      </w:r>
      <w:r w:rsidR="007C78F7" w:rsidRPr="007C78F7">
        <w:rPr>
          <w:lang w:val="en-GB"/>
        </w:rPr>
        <w:t>.</w:t>
      </w:r>
    </w:p>
    <w:p w14:paraId="2D2F54E5" w14:textId="4637A280"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here m represents the Landau </w:t>
      </w:r>
      <w:proofErr w:type="gramStart"/>
      <w:r w:rsidRPr="00065972">
        <w:rPr>
          <w:lang w:val="en-GB"/>
        </w:rPr>
        <w:t>level[</w:t>
      </w:r>
      <w:proofErr w:type="gramEnd"/>
      <w:r w:rsidRPr="00065972">
        <w:rPr>
          <w:lang w:val="en-GB"/>
        </w:rPr>
        <w:t>]. In this paper, we will demonstrate that m is also the quantum number of the angular momentum of the emitted photon.</w:t>
      </w:r>
    </w:p>
    <w:p w14:paraId="4404F34B" w14:textId="161266F9"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photon, as shown in fig.3</w:t>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C6E23">
        <w:rPr>
          <w:noProof/>
          <w:vertAlign w:val="subscript"/>
        </w:rPr>
        <w:t>,</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60812423"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1B95A75F" w14:textId="48270C08" w:rsidR="00F86EFB" w:rsidRDefault="00F86EFB" w:rsidP="00F86EFB">
      <w:pPr>
        <w:pStyle w:val="a6"/>
      </w:pPr>
      <w:r>
        <w:t xml:space="preserve">Figure </w:t>
      </w:r>
      <w:fldSimple w:instr=" SEQ Figure \* ARABIC ">
        <w:r w:rsidR="00A67A68">
          <w:rPr>
            <w:noProof/>
          </w:rPr>
          <w:t>3</w:t>
        </w:r>
      </w:fldSimple>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AB974B3" w14:textId="77777777" w:rsidR="005A2EB0" w:rsidRDefault="005A2EB0" w:rsidP="005754D0"/>
    <w:p w14:paraId="7E0C4A11" w14:textId="77777777" w:rsidR="005A2EB0" w:rsidRDefault="005A2EB0" w:rsidP="005754D0"/>
    <w:p w14:paraId="7F69AA0D" w14:textId="77777777" w:rsidR="005A2EB0" w:rsidRDefault="005A2EB0" w:rsidP="005754D0"/>
    <w:p w14:paraId="4CFD126E" w14:textId="3882725A" w:rsidR="005754D0" w:rsidRDefault="005754D0" w:rsidP="005754D0">
      <w:r>
        <w:t xml:space="preserve">Since the magnetic field is aligned along z direction, the angular momentum of electron cyclotron along z is </w:t>
      </w:r>
      <w:proofErr w:type="gramStart"/>
      <w:r>
        <w:t>represents</w:t>
      </w:r>
      <w:proofErr w:type="gramEnd"/>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0B5A68C6" w:rsidR="006835D0" w:rsidRPr="006835D0" w:rsidRDefault="00000000" w:rsidP="006835D0">
      <w:pPr>
        <w:rPr>
          <w:szCs w:val="20"/>
        </w:rPr>
      </w:pPr>
      <m:oMathPara>
        <m:oMath>
          <m:eqArr>
            <m:eqArrPr>
              <m:maxDist m:val="1"/>
              <m:ctrlPr>
                <w:rPr>
                  <w:rFonts w:ascii="Cambria Math" w:hAnsi="Cambria Math"/>
                  <w:i/>
                  <w:szCs w:val="20"/>
                </w:rPr>
              </m:ctrlPr>
            </m:eqArrPr>
            <m:e>
              <w:bookmarkStart w:id="2"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2"/>
              <m:r>
                <w:rPr>
                  <w:rFonts w:ascii="Cambria Math" w:hAnsi="Cambria Math" w:cs="Cambria Math"/>
                  <w:noProof/>
                  <w:szCs w:val="20"/>
                </w:rPr>
                <m:t>#</m:t>
              </m:r>
              <m:d>
                <m:dPr>
                  <m:ctrlPr>
                    <w:rPr>
                      <w:rFonts w:ascii="Cambria Math" w:hAnsi="Cambria Math"/>
                      <w:i/>
                    </w:rPr>
                  </m:ctrlPr>
                </m:dPr>
                <m:e>
                  <w:bookmarkStart w:id="3"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3"/>
                </m:e>
              </m:d>
              <m:ctrlPr>
                <w:rPr>
                  <w:rFonts w:ascii="Cambria Math" w:hAnsi="Cambria Math" w:cs="Cambria Math"/>
                  <w:i/>
                  <w:noProof/>
                  <w:szCs w:val="20"/>
                </w:rPr>
              </m:ctrlPr>
            </m:e>
          </m:eqArr>
        </m:oMath>
      </m:oMathPara>
    </w:p>
    <w:p w14:paraId="7E3042C2" w14:textId="0902E357"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proofErr w:type="spellStart"/>
      <w:r w:rsidR="00065972" w:rsidRPr="00065972">
        <w:t>cycltron</w:t>
      </w:r>
      <w:proofErr w:type="spellEnd"/>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proofErr w:type="gramStart"/>
      <w:r w:rsidR="00065972" w:rsidRPr="00065972">
        <w:t>refer</w:t>
      </w:r>
      <w:proofErr w:type="gramEnd"/>
      <w:r w:rsidR="00065972" w:rsidRPr="00065972">
        <w:t xml:space="preserve"> to cycltron radius and </w:t>
      </w:r>
      <w:r w:rsidR="00065972" w:rsidRPr="00065972">
        <w:rPr>
          <w:rFonts w:cs="Times New Roman"/>
        </w:rPr>
        <w:t>φ</w:t>
      </w:r>
      <w:r w:rsidR="00065972" w:rsidRPr="00065972">
        <w:t xml:space="preserve"> refers to </w:t>
      </w:r>
      <w:proofErr w:type="spellStart"/>
      <w:r w:rsidR="00065972" w:rsidRPr="00065972">
        <w:t>cycltron</w:t>
      </w:r>
      <w:proofErr w:type="spellEnd"/>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6ED81B9F" w:rsidR="00130E11" w:rsidRPr="00130E11" w:rsidRDefault="00000000" w:rsidP="00130E11">
      <w:pPr>
        <w:pStyle w:val="a4"/>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4"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4"/>
                </m:e>
              </m:d>
              <m:ctrlPr>
                <w:rPr>
                  <w:rFonts w:ascii="Cambria Math" w:hAnsi="Cambria Math"/>
                  <w:i/>
                  <w:noProof/>
                  <w:sz w:val="20"/>
                  <w:szCs w:val="20"/>
                </w:rPr>
              </m:ctrlPr>
            </m:e>
          </m:eqArr>
        </m:oMath>
      </m:oMathPara>
    </w:p>
    <w:p w14:paraId="73454910" w14:textId="064E3159"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236CFFBA"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51C83E2B"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5"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5"/>
                </m:e>
              </m:d>
              <m:ctrlPr>
                <w:rPr>
                  <w:rFonts w:ascii="Cambria Math" w:hAnsi="Cambria Math"/>
                  <w:i/>
                </w:rPr>
              </m:ctrlPr>
            </m:e>
          </m:eqArr>
        </m:oMath>
      </m:oMathPara>
    </w:p>
    <w:p w14:paraId="11092C27" w14:textId="2FD0DD9B"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79F99AE4"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6"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6"/>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1BA9B18D"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7"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7"/>
                </m:e>
              </m:d>
              <m:ctrlPr>
                <w:rPr>
                  <w:rFonts w:ascii="Cambria Math" w:hAnsi="Cambria Math" w:cs="Cambria Math"/>
                  <w:i/>
                  <w:noProof/>
                  <w:szCs w:val="20"/>
                </w:rPr>
              </m:ctrlPr>
            </m:e>
          </m:eqArr>
        </m:oMath>
      </m:oMathPara>
    </w:p>
    <w:p w14:paraId="3268E1D1" w14:textId="3B444AB7" w:rsidR="007911E8" w:rsidRDefault="004A3F09" w:rsidP="007911E8">
      <w:pPr>
        <w:rPr>
          <w:noProof/>
        </w:rPr>
      </w:pPr>
      <w:r w:rsidRPr="00163814">
        <w:rPr>
          <w:noProof/>
        </w:rPr>
        <w:t>With m is the number of photon’s angular momentum in z direction.</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ill be transformed as</w:t>
      </w:r>
      <w:r w:rsidR="007911E8">
        <w:rPr>
          <w:noProof/>
        </w:rPr>
        <w:t xml:space="preserve"> :</w:t>
      </w:r>
    </w:p>
    <w:p w14:paraId="483C286A" w14:textId="0C752B03"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20"/>
                  <w:szCs w:val="20"/>
                </w:rPr>
              </m:ctrlPr>
            </m:eqArrPr>
            <m:e>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r>
                <w:rPr>
                  <w:rFonts w:ascii="Cambria Math" w:hAnsi="Cambria Math" w:cs="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1</m:t>
                  </m:r>
                  <m:r>
                    <w:rPr>
                      <w:rFonts w:ascii="Cambria Math" w:hAnsi="Cambria Math"/>
                      <w:i/>
                      <w:szCs w:val="20"/>
                    </w:rPr>
                    <w:fldChar w:fldCharType="end"/>
                  </m:r>
                </m:e>
              </m:d>
            </m:e>
          </m:eqArr>
        </m:oMath>
      </m:oMathPara>
    </w:p>
    <w:p w14:paraId="31022A6D" w14:textId="068448FA" w:rsidR="007911E8" w:rsidRPr="00163814" w:rsidRDefault="007911E8" w:rsidP="007911E8">
      <w:pPr>
        <w:rPr>
          <w:noProof/>
        </w:rPr>
      </w:pPr>
      <w:r w:rsidRPr="00163814">
        <w:rPr>
          <w:noProof/>
        </w:rPr>
        <w:t>According to the eq.</w:t>
      </w:r>
      <w:r>
        <w:rPr>
          <w:noProof/>
        </w:rPr>
        <w:t xml:space="preserve">* </w:t>
      </w:r>
      <w:r w:rsidRPr="00163814">
        <w:rPr>
          <w:noProof/>
        </w:rPr>
        <w:t xml:space="preserve"> and eq.</w:t>
      </w:r>
      <w:r>
        <w:rPr>
          <w:noProof/>
        </w:rPr>
        <w:t>*</w:t>
      </w:r>
      <w:r w:rsidRPr="00163814">
        <w:rPr>
          <w:rFonts w:hint="eastAsia"/>
          <w:noProof/>
        </w:rPr>
        <w:t>,</w:t>
      </w:r>
      <w:r w:rsidRPr="00163814">
        <w:rPr>
          <w:noProof/>
        </w:rPr>
        <w:t xml:space="preserve"> the change in electron energy  could be presented as </w:t>
      </w:r>
    </w:p>
    <w:p w14:paraId="40752C5D" w14:textId="44C0ED34"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m:ctrlPr>
                <w:rPr>
                  <w:rFonts w:ascii="Cambria Math" w:hAnsi="Cambria Math"/>
                  <w:i/>
                  <w:noProof/>
                  <w:sz w:val="20"/>
                  <w:szCs w:val="20"/>
                </w:rPr>
              </m:ctrlPr>
            </m:e>
          </m:eqArr>
        </m:oMath>
      </m:oMathPara>
    </w:p>
    <w:p w14:paraId="0EF9C268" w14:textId="3CC23040" w:rsidR="003D753B" w:rsidRDefault="00BF1E4D" w:rsidP="00BF1E4D">
      <w:pPr>
        <w:rPr>
          <w:noProof/>
        </w:rPr>
      </w:pPr>
      <w:r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Pr="00163814">
        <w:rPr>
          <w:noProof/>
        </w:rPr>
        <w:t xml:space="preserve">, </w:t>
      </w:r>
      <m:oMath>
        <m:r>
          <w:rPr>
            <w:rFonts w:ascii="Cambria Math" w:hAnsi="Cambria Math"/>
            <w:noProof/>
          </w:rPr>
          <m:t>ℏ</m:t>
        </m:r>
        <m:r>
          <w:rPr>
            <w:rFonts w:ascii="Cambria Math" w:hAnsi="Cambria Math" w:cs="Cambria Math"/>
            <w:noProof/>
          </w:rPr>
          <m:t>ω</m:t>
        </m:r>
      </m:oMath>
      <w:r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 represents the change in the electron cyclotron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xml:space="preserve"> </w:t>
      </w:r>
      <w:r w:rsidRPr="00163814">
        <w:rPr>
          <w:noProof/>
        </w:rPr>
        <w:t>(internal energy change).</w:t>
      </w:r>
      <w:r>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8" w:name="_Hlk192083072"/>
    <w:p w14:paraId="31F59797" w14:textId="0DB6B326"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8"/>
    <w:p w14:paraId="0A7858CF" w14:textId="758F2DA5" w:rsidR="003D753B" w:rsidRDefault="003D753B" w:rsidP="003D753B">
      <w:pPr>
        <w:ind w:firstLine="0"/>
        <w:rPr>
          <w:noProof/>
        </w:rPr>
      </w:pPr>
      <w:r>
        <w:rPr>
          <w:noProof/>
        </w:rPr>
        <w:t>This results is a critical crit</w:t>
      </w:r>
      <w:r>
        <w:rPr>
          <w:rFonts w:hint="eastAsia"/>
          <w:noProof/>
        </w:rPr>
        <w:t>eri</w:t>
      </w:r>
      <w:r>
        <w:rPr>
          <w:noProof/>
        </w:rPr>
        <w:t xml:space="preserve">on to compare with the classical dynamic </w:t>
      </w:r>
      <w:r w:rsidR="007F5626">
        <w:rPr>
          <w:noProof/>
        </w:rPr>
        <w:t>simulation</w:t>
      </w:r>
      <w:r>
        <w:rPr>
          <w:noProof/>
        </w:rPr>
        <w:t xml:space="preserve"> in the section </w:t>
      </w:r>
      <w:r w:rsidR="00B51D7A">
        <w:rPr>
          <w:noProof/>
        </w:rPr>
        <w:t>3</w:t>
      </w:r>
      <w:r>
        <w:rPr>
          <w:noProof/>
        </w:rPr>
        <w:t xml:space="preserve"> </w:t>
      </w:r>
      <w:r w:rsidR="007F5626">
        <w:rPr>
          <w:noProof/>
        </w:rPr>
        <w:t>.</w:t>
      </w:r>
    </w:p>
    <w:p w14:paraId="534D0411" w14:textId="1EA3BC37" w:rsidR="007911E8" w:rsidRPr="00BF1E4D" w:rsidRDefault="00BF1E4D" w:rsidP="00BF1E4D">
      <w:pPr>
        <w:rPr>
          <w:noProof/>
        </w:rPr>
      </w:pPr>
      <w:r>
        <w:rPr>
          <w:noProof/>
        </w:rPr>
        <w:t>After simpifying the eq.*, we finally</w:t>
      </w:r>
      <w:r w:rsidR="007911E8">
        <w:rPr>
          <w:noProof/>
        </w:rPr>
        <w:t xml:space="preserve"> have the classical wave-particle resonant condition </w:t>
      </w:r>
    </w:p>
    <w:p w14:paraId="0E83B964" w14:textId="7E89BD90"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59FEA823" w:rsidR="00BF1E4D" w:rsidRDefault="00BF1E4D" w:rsidP="007911E8">
      <w:pPr>
        <w:rPr>
          <w:noProof/>
          <w:szCs w:val="20"/>
        </w:rPr>
      </w:pPr>
      <w:r>
        <w:rPr>
          <w:noProof/>
        </w:rPr>
        <w:t>Based on the analysis above, the m actually represents the quantum numb</w:t>
      </w:r>
      <w:r w:rsidR="00D32654">
        <w:rPr>
          <w:noProof/>
        </w:rPr>
        <w:t>e</w:t>
      </w:r>
      <w:r>
        <w:rPr>
          <w:noProof/>
        </w:rPr>
        <w:t>r of angular momentum of the photon.</w:t>
      </w:r>
      <w:r w:rsidRPr="00BF1E4D">
        <w:rPr>
          <w:noProof/>
          <w:szCs w:val="20"/>
        </w:rPr>
        <w:t xml:space="preserve"> </w:t>
      </w:r>
      <w:r w:rsidRPr="00163814">
        <w:rPr>
          <w:noProof/>
          <w:szCs w:val="20"/>
        </w:rPr>
        <w:t>There are three scenarios about the</w:t>
      </w:r>
      <w:r>
        <w:rPr>
          <w:noProof/>
          <w:szCs w:val="20"/>
        </w:rPr>
        <w:t xml:space="preserve"> </w:t>
      </w:r>
      <w:r w:rsidR="00577652">
        <w:rPr>
          <w:noProof/>
          <w:szCs w:val="20"/>
        </w:rPr>
        <w:t>sign of m</w:t>
      </w:r>
      <w:r w:rsidRPr="00163814">
        <w:rPr>
          <w:noProof/>
          <w:szCs w:val="20"/>
        </w:rPr>
        <w:t>.</w:t>
      </w:r>
    </w:p>
    <w:p w14:paraId="0138877D" w14:textId="15CC81BB"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the cyclotron electron internal energy decreases after emitting a photon, and the emitted photon will have right-hand circular polarization </w:t>
      </w:r>
      <w:r w:rsidR="0056772D">
        <w:rPr>
          <w:rFonts w:hint="eastAsia"/>
          <w:noProof/>
          <w:lang w:eastAsia="zh-CN"/>
        </w:rPr>
        <w:t>if</w:t>
      </w:r>
      <w:r w:rsidRPr="00A405BA">
        <w:rPr>
          <w:noProof/>
        </w:rPr>
        <w:t xml:space="preserve"> angular momentum </w:t>
      </w:r>
      <w:r w:rsidR="0056772D">
        <w:rPr>
          <w:noProof/>
        </w:rPr>
        <w:t>quantum number m = 1</w:t>
      </w:r>
      <w:r w:rsidRPr="00A405BA">
        <w:rPr>
          <w:noProof/>
        </w:rPr>
        <w:t>. This process is called the Normal Doppler Effect .</w:t>
      </w:r>
    </w:p>
    <w:p w14:paraId="3E46BC0B" w14:textId="255072EF"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405BA">
        <w:rPr>
          <w:noProof/>
        </w:rPr>
        <w:t>, the Cherenkov Effect occurs, where the emitted photon does not cause any change in the internal energy of the cyclotron electron.</w:t>
      </w:r>
    </w:p>
    <w:p w14:paraId="59A2BE9F" w14:textId="01757322" w:rsidR="00D45121" w:rsidRPr="00D45121" w:rsidRDefault="00577652" w:rsidP="00D4512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the Anomalous Doppler Effect (ADE) occurs,resulting in an increase in the internal energy of the cyclotron electron and t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p>
    <w:p w14:paraId="51873361" w14:textId="1B8B73D5" w:rsidR="00D45121" w:rsidRDefault="00577652" w:rsidP="00D45121">
      <w:pPr>
        <w:pStyle w:val="IOPText"/>
        <w:rPr>
          <w:b/>
          <w:noProof/>
        </w:rPr>
      </w:pPr>
      <w:r>
        <w:rPr>
          <w:noProof/>
        </w:rPr>
        <w:t xml:space="preserve">  </w:t>
      </w:r>
      <w:bookmarkStart w:id="9" w:name="OLE_LINK26"/>
      <w:bookmarkStart w:id="10" w:name="OLE_LINK27"/>
      <w:r w:rsidRPr="005A48C4">
        <w:rPr>
          <w:noProof/>
        </w:rPr>
        <w:t>The aforementioned analysis is based on spontaneous emission.</w:t>
      </w:r>
      <w:bookmarkEnd w:id="9"/>
      <w:bookmarkEnd w:id="10"/>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11" w:name="OLE_LINK23"/>
      <w:bookmarkStart w:id="1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11"/>
      <w:bookmarkEnd w:id="1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382763">
        <w:rPr>
          <w:noProof/>
        </w:rPr>
        <w:t>primary</w:t>
      </w:r>
      <w:r w:rsidR="00D45121">
        <w:rPr>
          <w:noProof/>
        </w:rPr>
        <w:t xml:space="preserve"> resonant condition</w:t>
      </w:r>
      <w:r w:rsidR="00382763">
        <w:rPr>
          <w:noProof/>
        </w:rPr>
        <w:t>s</w:t>
      </w:r>
      <w:r w:rsidR="00D45121">
        <w:rPr>
          <w:noProof/>
        </w:rPr>
        <w:t xml:space="preserve"> </w:t>
      </w:r>
      <w:r w:rsidR="00382763">
        <w:rPr>
          <w:noProof/>
        </w:rPr>
        <w:t xml:space="preserve">: the </w:t>
      </w:r>
      <w:r w:rsidR="00D45121">
        <w:rPr>
          <w:noProof/>
        </w:rPr>
        <w:t xml:space="preserve"> ADE resonant</w:t>
      </w:r>
      <w:r w:rsidR="00382763">
        <w:rPr>
          <w:noProof/>
        </w:rPr>
        <w:t>ce</w:t>
      </w:r>
      <w:r w:rsidR="00D45121">
        <w:rPr>
          <w:noProof/>
        </w:rPr>
        <w:t xml:space="preserve"> condition</w:t>
      </w:r>
      <w:r w:rsidR="00382763">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k</m:t>
        </m:r>
        <m:r>
          <w:rPr>
            <w:rFonts w:ascii="Cambria Math" w:hAnsi="Cambria Math"/>
            <w:noProof/>
          </w:rPr>
          <m:t>⋅</m:t>
        </m:r>
        <m:r>
          <m:rPr>
            <m:sty m:val="bi"/>
          </m:rPr>
          <w:rPr>
            <w:rFonts w:ascii="Cambria Math" w:hAnsi="Cambria Math"/>
            <w:noProof/>
          </w:rPr>
          <m:t>v</m:t>
        </m:r>
      </m:oMath>
      <w:r w:rsidR="00382763">
        <w:rPr>
          <w:b/>
          <w:noProof/>
        </w:rPr>
        <w:t>,</w:t>
      </w:r>
    </w:p>
    <w:p w14:paraId="658116A8" w14:textId="5B554B6E" w:rsidR="00D45121" w:rsidRDefault="00382763" w:rsidP="00D45121">
      <w:pPr>
        <w:pStyle w:val="IOPText"/>
        <w:ind w:firstLine="0"/>
        <w:rPr>
          <w:b/>
          <w:noProof/>
        </w:rPr>
      </w:pPr>
      <w:r>
        <w:rPr>
          <w:noProof/>
        </w:rPr>
        <w:t xml:space="preserve">and the </w:t>
      </w:r>
      <w:r w:rsidR="00D45121">
        <w:rPr>
          <w:noProof/>
        </w:rPr>
        <w:t xml:space="preserve"> NDE resonan</w:t>
      </w:r>
      <w:r>
        <w:rPr>
          <w:noProof/>
        </w:rPr>
        <w:t>ce</w:t>
      </w:r>
      <w:r w:rsidR="00D45121">
        <w:rPr>
          <w:noProof/>
        </w:rPr>
        <w:t xml:space="preserve"> condition</w:t>
      </w:r>
      <w:r>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k</m:t>
        </m:r>
        <m:r>
          <w:rPr>
            <w:rFonts w:ascii="Cambria Math" w:hAnsi="Cambria Math"/>
            <w:noProof/>
          </w:rPr>
          <m:t>⋅</m:t>
        </m:r>
        <m:r>
          <m:rPr>
            <m:sty m:val="bi"/>
          </m:rPr>
          <w:rPr>
            <w:rFonts w:ascii="Cambria Math" w:hAnsi="Cambria Math"/>
            <w:noProof/>
          </w:rPr>
          <m:t>v</m:t>
        </m:r>
      </m:oMath>
      <w:r w:rsidR="00D45121">
        <w:rPr>
          <w:b/>
          <w:noProof/>
        </w:rPr>
        <w:t>.</w:t>
      </w:r>
    </w:p>
    <w:p w14:paraId="649664D7" w14:textId="77777777" w:rsidR="00D45121" w:rsidRPr="00D45121" w:rsidRDefault="00D45121" w:rsidP="00D45121">
      <w:pPr>
        <w:pStyle w:val="IOPText"/>
        <w:ind w:firstLine="0"/>
        <w:rPr>
          <w:noProof/>
        </w:rPr>
      </w:pPr>
    </w:p>
    <w:p w14:paraId="2C1CF417" w14:textId="1328BE18" w:rsidR="00BD7DF6" w:rsidRDefault="00BD7DF6" w:rsidP="00BD7DF6">
      <w:pPr>
        <w:ind w:firstLine="0"/>
        <w:rPr>
          <w:noProof/>
        </w:rPr>
      </w:pPr>
      <w:r>
        <w:rPr>
          <w:noProof/>
        </w:rPr>
        <w:t>Section 2 : Classical dynamic simulation of ADE</w:t>
      </w:r>
    </w:p>
    <w:p w14:paraId="5B3E6D58" w14:textId="787BA91C" w:rsidR="00F31603" w:rsidRDefault="004D483E" w:rsidP="00A405BA">
      <w:pPr>
        <w:rPr>
          <w:noProof/>
        </w:rPr>
      </w:pPr>
      <w:r>
        <w:t>The ADE process has been analyzed based on quantum theory, demonstrating that the angular momentum of the stimulated electromagnetic wa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111A39">
        <w:rPr>
          <w:noProof/>
        </w:rPr>
        <w:t>The enery trans</w:t>
      </w:r>
      <w:r w:rsidR="00F31603">
        <w:rPr>
          <w:noProof/>
        </w:rPr>
        <w:t>fer</w:t>
      </w:r>
      <w:r w:rsidR="00111A39">
        <w:rPr>
          <w:noProof/>
        </w:rPr>
        <w:t xml:space="preserve"> ratio</w:t>
      </w:r>
      <w:r w:rsidR="00BD7DF6">
        <w:rPr>
          <w:noProof/>
        </w:rPr>
        <w:t xml:space="preserve"> between interanl energy and kinetic energy</w:t>
      </w:r>
      <w:r w:rsidR="00111A39">
        <w:rPr>
          <w:noProof/>
        </w:rPr>
        <w:t xml:space="preserve"> during  reso</w:t>
      </w:r>
      <w:r w:rsidR="00F31603">
        <w:rPr>
          <w:noProof/>
        </w:rPr>
        <w:t>nance</w:t>
      </w:r>
      <w:r w:rsidR="00111A39">
        <w:rPr>
          <w:noProof/>
        </w:rPr>
        <w:t xml:space="preserv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P</m:t>
            </m:r>
          </m:sub>
        </m:sSub>
        <m:r>
          <m:rPr>
            <m:sty m:val="p"/>
          </m:rPr>
          <w:rPr>
            <w:rFonts w:ascii="Cambria Math" w:hAnsi="Cambria Math"/>
            <w:noProof/>
          </w:rPr>
          <m:t>=</m:t>
        </m:r>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r>
              <m:rPr>
                <m:sty m:val="bi"/>
              </m:rPr>
              <w:rPr>
                <w:rFonts w:ascii="Cambria Math" w:hAnsi="Cambria Math"/>
                <w:noProof/>
              </w:rPr>
              <m:t>k</m:t>
            </m:r>
            <m:r>
              <w:rPr>
                <w:rFonts w:ascii="Cambria Math" w:hAnsi="Cambria Math"/>
                <w:noProof/>
              </w:rPr>
              <m:t>⋅</m:t>
            </m:r>
            <m:r>
              <m:rPr>
                <m:sty m:val="bi"/>
              </m:rPr>
              <w:rPr>
                <w:rFonts w:ascii="Cambria Math" w:hAnsi="Cambria Math"/>
                <w:noProof/>
              </w:rPr>
              <m:t>v</m:t>
            </m:r>
          </m:den>
        </m:f>
      </m:oMath>
      <w:r w:rsidR="00BD7DF6">
        <w:rPr>
          <w:noProof/>
        </w:rPr>
        <w:t xml:space="preserve"> </w:t>
      </w:r>
      <w:r w:rsidR="00F2078A">
        <w:rPr>
          <w:noProof/>
        </w:rPr>
        <w:t xml:space="preserve">, and the ratio between the energy done by photon and the change of  kinetic energy during resoanc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ω</m:t>
            </m:r>
          </m:num>
          <m:den>
            <m:r>
              <m:rPr>
                <m:sty m:val="b"/>
              </m:rPr>
              <w:rPr>
                <w:rFonts w:ascii="Cambria Math" w:hAnsi="Cambria Math"/>
                <w:noProof/>
              </w:rPr>
              <m:t>k ̇v</m:t>
            </m:r>
          </m:den>
        </m:f>
      </m:oMath>
      <w:r w:rsidR="00F2078A">
        <w:rPr>
          <w:noProof/>
        </w:rPr>
        <w:t>.</w:t>
      </w:r>
    </w:p>
    <w:p w14:paraId="1D34F05B" w14:textId="453547BE" w:rsidR="003E3D80" w:rsidRDefault="003E3D80" w:rsidP="003E3D80">
      <w:pPr>
        <w:ind w:firstLine="0"/>
        <w:rPr>
          <w:noProof/>
        </w:rPr>
      </w:pPr>
      <w:r>
        <w:rPr>
          <w:noProof/>
        </w:rPr>
        <w:t>Section 2.1 : Numerical simulation setup</w:t>
      </w:r>
    </w:p>
    <w:p w14:paraId="0F6F6982" w14:textId="68044A29" w:rsidR="00300A9E" w:rsidRPr="00C90E26" w:rsidRDefault="00300A9E" w:rsidP="00C90E26">
      <w:pPr>
        <w:pStyle w:val="IOPText"/>
        <w:rPr>
          <w:lang w:eastAsia="zh-CN"/>
        </w:rPr>
      </w:pPr>
      <w:r>
        <w:t xml:space="preserve">To </w:t>
      </w:r>
      <w:proofErr w:type="spellStart"/>
      <w:r>
        <w:t>analyze</w:t>
      </w:r>
      <w:proofErr w:type="spellEnd"/>
      <w:r>
        <w:t xml:space="preserve"> the AD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w:t>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C90E26">
        <w:rPr>
          <w:lang w:eastAsia="zh-CN"/>
        </w:rPr>
        <w:t>A plane, linearly polarized slow electromagnetic wave is established</w:t>
      </w:r>
      <w:r w:rsidR="00B306B0">
        <w:rPr>
          <w:lang w:eastAsia="zh-CN"/>
        </w:rPr>
        <w:t xml:space="preserve"> as induced wave</w:t>
      </w:r>
      <w:r w:rsidR="00C90E26">
        <w:rPr>
          <w:lang w:eastAsia="zh-CN"/>
        </w:rPr>
        <w:t xml:space="preserve">, characterized by frequency </w:t>
      </w:r>
      <w:r w:rsidR="00C90E26">
        <w:rPr>
          <w:rFonts w:ascii="Cambria Math" w:hAnsi="Cambria Math" w:cs="Cambria Math"/>
          <w:lang w:eastAsia="zh-CN"/>
        </w:rPr>
        <w:t xml:space="preserve">𝜔 </w:t>
      </w:r>
      <w:r w:rsidR="00C90E26">
        <w:rPr>
          <w:lang w:eastAsia="zh-CN"/>
        </w:rPr>
        <w:t xml:space="preserve">and wavevector </w:t>
      </w:r>
      <w:r w:rsidR="00C90E26" w:rsidRPr="00C90E26">
        <w:rPr>
          <w:b/>
          <w:lang w:eastAsia="zh-CN"/>
        </w:rPr>
        <w:t>k</w:t>
      </w:r>
      <w:r w:rsidR="00C90E26">
        <w:rPr>
          <w:lang w:eastAsia="zh-CN"/>
        </w:rPr>
        <w:t xml:space="preserve">. This type of slow wave commonly exists in plasmas or corrugated </w:t>
      </w:r>
      <w:r w:rsidR="003E3D80">
        <w:rPr>
          <w:lang w:eastAsia="zh-CN"/>
        </w:rPr>
        <w:t>waveguides.</w:t>
      </w:r>
      <w:r w:rsidR="004B1476">
        <w:rPr>
          <w:vertAlign w:val="superscript"/>
        </w:rPr>
        <w:t xml:space="preserve"> *</w:t>
      </w:r>
      <w:r w:rsidR="00A405BA">
        <w:rPr>
          <w:vertAlign w:val="superscript"/>
        </w:rPr>
        <w:t>**</w:t>
      </w:r>
    </w:p>
    <w:p w14:paraId="5A9EAE70" w14:textId="0936ECE9"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proofErr w:type="gramStart"/>
      <w:r w:rsidR="00A405BA" w:rsidRPr="00912A1C">
        <w:rPr>
          <w:b/>
          <w:lang w:eastAsia="zh-CN"/>
        </w:rPr>
        <w:t>p</w:t>
      </w:r>
      <w:r>
        <w:rPr>
          <w:b/>
          <w:lang w:eastAsia="zh-CN"/>
        </w:rPr>
        <w:t>,</w:t>
      </w:r>
      <w:r w:rsidR="00A405BA">
        <w:rPr>
          <w:lang w:eastAsia="zh-CN"/>
        </w:rPr>
        <w:t xml:space="preserve">  is</w:t>
      </w:r>
      <w:proofErr w:type="gramEnd"/>
      <w:r w:rsidR="00A405BA">
        <w:rPr>
          <w:lang w:eastAsia="zh-CN"/>
        </w:rPr>
        <w:t xml:space="preserve"> presented </w:t>
      </w:r>
      <w:r>
        <w:rPr>
          <w:lang w:eastAsia="zh-CN"/>
        </w:rPr>
        <w:t>in</w:t>
      </w:r>
      <w:r w:rsidR="00A405BA">
        <w:rPr>
          <w:lang w:eastAsia="zh-CN"/>
        </w:rPr>
        <w:t xml:space="preserve"> eq.*.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29F0FF11" w14:textId="5B2630AF" w:rsidR="00577652" w:rsidRPr="00300A9E" w:rsidRDefault="00000000" w:rsidP="00B340FA">
      <w:pPr>
        <w:tabs>
          <w:tab w:val="left" w:pos="2127"/>
          <w:tab w:val="left" w:pos="2487"/>
        </w:tabs>
        <w:jc w:val="center"/>
        <w:rPr>
          <w:noProof/>
          <w:lang w:val="en-GB"/>
        </w:rPr>
      </w:pPr>
      <m:oMathPara>
        <m:oMath>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oMath>
      </m:oMathPara>
    </w:p>
    <w:p w14:paraId="4B02A15D" w14:textId="560ED955" w:rsidR="003D753B" w:rsidRDefault="00E35E0C" w:rsidP="007911E8">
      <w:pPr>
        <w:rPr>
          <w:noProof/>
        </w:rPr>
      </w:pPr>
      <w:r>
        <w:rPr>
          <w:noProof/>
        </w:rPr>
        <w:t>To simulate the evolution of r and p , the eq.* is discreted as the form of eq.*  based on the Volume-Preserving Algorithm***. Here the k is the iteration step and the operator Cay(A) denotes the Cayley transform of matrix A [*].</w:t>
      </w:r>
    </w:p>
    <w:p w14:paraId="12B47E0A" w14:textId="2BE37993" w:rsidR="00E35E0C" w:rsidRDefault="00000000" w:rsidP="007911E8">
      <w:pPr>
        <w:rPr>
          <w:noProof/>
        </w:rPr>
      </w:pPr>
      <m:oMathPara>
        <m:oMath>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oMath>
      </m:oMathPara>
    </w:p>
    <w:p w14:paraId="12FB844A" w14:textId="77A614FF" w:rsidR="00E35E0C" w:rsidRDefault="00332B40" w:rsidP="007911E8">
      <w:pPr>
        <w:rPr>
          <w:noProof/>
        </w:rPr>
      </w:pPr>
      <w:r>
        <w:rPr>
          <w:noProof/>
        </w:rPr>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he dimensionless magnetic matrix B* is writen as eq.(*)</w:t>
      </w:r>
    </w:p>
    <w:p w14:paraId="20CCBF61" w14:textId="48771B89" w:rsidR="00E35E0C" w:rsidRDefault="00000000" w:rsidP="007911E8">
      <w:pPr>
        <w:rPr>
          <w:noProof/>
        </w:rPr>
      </w:pPr>
      <m:oMathPara>
        <m:oMath>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oMath>
      </m:oMathPara>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78A70F82" w:rsidR="003D753B" w:rsidRPr="00E35E0C" w:rsidRDefault="00E35E0C" w:rsidP="00E35E0C">
      <w:pPr>
        <w:pStyle w:val="a6"/>
        <w:jc w:val="center"/>
        <w:rPr>
          <w:noProof/>
        </w:rPr>
      </w:pPr>
      <w:r>
        <w:t xml:space="preserve">Figure </w:t>
      </w:r>
      <w:fldSimple w:instr=" SEQ Figure \* ARABIC ">
        <w:r w:rsidR="00A67A68">
          <w:rPr>
            <w:noProof/>
          </w:rPr>
          <w:t>4</w:t>
        </w:r>
      </w:fldSimple>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5BB472A" w:rsidR="003E3D80" w:rsidRPr="003E3D80" w:rsidRDefault="00332B40" w:rsidP="003E3D80">
      <w:pPr>
        <w:rPr>
          <w:szCs w:val="20"/>
        </w:rPr>
      </w:pPr>
      <w:r>
        <w:rPr>
          <w:noProof/>
        </w:rPr>
        <w:lastRenderedPageBreak/>
        <w:t>To illustrate the system evolution and achieve high</w:t>
      </w:r>
      <w:r w:rsidR="00A363B8">
        <w:rPr>
          <w:rFonts w:hint="eastAsia"/>
          <w:noProof/>
        </w:rPr>
        <w:t>ly</w:t>
      </w:r>
      <w:r>
        <w:rPr>
          <w:noProof/>
        </w:rPr>
        <w:t xml:space="preserve"> efficient calcula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 xml:space="preserve">=1.5 </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C84DB0" w:rsidRPr="004D2B93">
        <w:rPr>
          <w:szCs w:val="20"/>
        </w:rPr>
        <w:t xml:space="preserve">, 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The induced wave </w:t>
      </w:r>
      <w:r w:rsidR="003E3D80">
        <w:rPr>
          <w:szCs w:val="20"/>
        </w:rPr>
        <w:t xml:space="preserve">with linear polarization </w:t>
      </w:r>
      <w:r w:rsidR="00A72340">
        <w:rPr>
          <w:szCs w:val="20"/>
        </w:rPr>
        <w:t xml:space="preserve">can be expressed as E = </w:t>
      </w:r>
      <w:proofErr w:type="spellStart"/>
      <w:r w:rsidR="00A72340">
        <w:rPr>
          <w:szCs w:val="20"/>
        </w:rPr>
        <w:t>E</w:t>
      </w:r>
      <w:r w:rsidR="00A72340">
        <w:rPr>
          <w:szCs w:val="20"/>
          <w:vertAlign w:val="subscript"/>
        </w:rPr>
        <w:t>w</w:t>
      </w:r>
      <w:proofErr w:type="spellEnd"/>
      <w:r w:rsidR="00A72340">
        <w:rPr>
          <w:szCs w:val="20"/>
          <w:vertAlign w:val="subscript"/>
        </w:rPr>
        <w:t xml:space="preserve"> </w:t>
      </w:r>
      <m:oMath>
        <m:sSub>
          <m:sSubPr>
            <m:ctrlPr>
              <w:rPr>
                <w:rFonts w:ascii="Cambria Math" w:hAnsi="Cambria Math"/>
                <w:i/>
                <w:szCs w:val="20"/>
                <w:vertAlign w:val="subscript"/>
              </w:rPr>
            </m:ctrlPr>
          </m:sSubPr>
          <m:e>
            <m:acc>
              <m:accPr>
                <m:chr m:val="⃗"/>
                <m:ctrlPr>
                  <w:rPr>
                    <w:rFonts w:ascii="Cambria Math" w:hAnsi="Cambria Math"/>
                    <w:szCs w:val="20"/>
                    <w:vertAlign w:val="subscript"/>
                  </w:rPr>
                </m:ctrlPr>
              </m:accPr>
              <m:e>
                <m:r>
                  <w:rPr>
                    <w:rFonts w:ascii="Cambria Math" w:hAnsi="Cambria Math"/>
                    <w:szCs w:val="20"/>
                    <w:vertAlign w:val="subscript"/>
                  </w:rPr>
                  <m:t>e</m:t>
                </m:r>
              </m:e>
            </m:acc>
          </m:e>
          <m:sub>
            <m:r>
              <w:rPr>
                <w:rFonts w:ascii="Cambria Math" w:hAnsi="Cambria Math"/>
                <w:szCs w:val="20"/>
                <w:vertAlign w:val="subscript"/>
              </w:rPr>
              <m:t>x</m:t>
            </m:r>
          </m:sub>
        </m:sSub>
      </m:oMath>
      <w:r w:rsidR="00A72340">
        <w:rPr>
          <w:szCs w:val="20"/>
        </w:rPr>
        <w:t>cos(</w:t>
      </w:r>
      <w:r w:rsidR="00C84DB0">
        <w:rPr>
          <w:szCs w:val="20"/>
        </w:rPr>
        <w:t xml:space="preserve"> </w:t>
      </w:r>
      <m:oMath>
        <m:acc>
          <m:accPr>
            <m:chr m:val="⃗"/>
            <m:ctrlPr>
              <w:rPr>
                <w:rFonts w:ascii="Cambria Math" w:hAnsi="Cambria Math"/>
                <w:szCs w:val="20"/>
                <w:vertAlign w:val="subscript"/>
              </w:rPr>
            </m:ctrlPr>
          </m:accPr>
          <m:e>
            <m:r>
              <w:rPr>
                <w:rFonts w:ascii="Cambria Math" w:hAnsi="Cambria Math"/>
                <w:szCs w:val="20"/>
                <w:vertAlign w:val="subscript"/>
              </w:rPr>
              <m:t>k</m:t>
            </m:r>
          </m:e>
        </m:acc>
        <m:r>
          <w:rPr>
            <w:rFonts w:ascii="Cambria Math" w:hAnsi="Cambria Math"/>
            <w:szCs w:val="20"/>
            <w:vertAlign w:val="subscript"/>
          </w:rPr>
          <m:t>⋅</m:t>
        </m:r>
        <m:acc>
          <m:accPr>
            <m:chr m:val="⃗"/>
            <m:ctrlPr>
              <w:rPr>
                <w:rFonts w:ascii="Cambria Math" w:hAnsi="Cambria Math"/>
                <w:i/>
                <w:szCs w:val="20"/>
                <w:vertAlign w:val="subscript"/>
              </w:rPr>
            </m:ctrlPr>
          </m:accPr>
          <m:e>
            <m:r>
              <w:rPr>
                <w:rFonts w:ascii="Cambria Math" w:hAnsi="Cambria Math"/>
                <w:szCs w:val="20"/>
                <w:vertAlign w:val="subscript"/>
              </w:rPr>
              <m:t>r</m:t>
            </m:r>
          </m:e>
        </m:acc>
        <m:r>
          <w:rPr>
            <w:rFonts w:ascii="Cambria Math" w:hAnsi="Cambria Math"/>
            <w:szCs w:val="20"/>
            <w:vertAlign w:val="subscript"/>
          </w:rPr>
          <m:t>-</m:t>
        </m:r>
        <m:sSub>
          <m:sSubPr>
            <m:ctrlPr>
              <w:rPr>
                <w:rFonts w:ascii="Cambria Math" w:hAnsi="Cambria Math"/>
                <w:i/>
                <w:szCs w:val="20"/>
                <w:vertAlign w:val="subscript"/>
              </w:rPr>
            </m:ctrlPr>
          </m:sSubPr>
          <m:e>
            <m:r>
              <w:rPr>
                <w:rFonts w:ascii="Cambria Math" w:hAnsi="Cambria Math"/>
                <w:szCs w:val="20"/>
                <w:vertAlign w:val="subscript"/>
              </w:rPr>
              <m:t>ω</m:t>
            </m:r>
          </m:e>
          <m:sub>
            <m:r>
              <w:rPr>
                <w:rFonts w:ascii="Cambria Math" w:hAnsi="Cambria Math"/>
                <w:szCs w:val="20"/>
                <w:vertAlign w:val="subscript"/>
              </w:rPr>
              <m:t>s</m:t>
            </m:r>
          </m:sub>
        </m:sSub>
        <m:r>
          <w:rPr>
            <w:rFonts w:ascii="Cambria Math" w:hAnsi="Cambria Math"/>
            <w:szCs w:val="20"/>
            <w:vertAlign w:val="subscript"/>
          </w:rPr>
          <m:t>t),</m:t>
        </m:r>
      </m:oMath>
      <w:r w:rsidR="00A72340">
        <w:rPr>
          <w:szCs w:val="20"/>
          <w:vertAlign w:val="subscript"/>
        </w:rPr>
        <w:t xml:space="preserve"> </w:t>
      </w:r>
      <w:r w:rsidR="00A72340">
        <w:rPr>
          <w:szCs w:val="20"/>
        </w:rPr>
        <w:t xml:space="preserve">where r is the position of electron in the frame. </w:t>
      </w:r>
      <w:proofErr w:type="gramStart"/>
      <w:r w:rsidR="00C84DB0" w:rsidRPr="004D2B93">
        <w:rPr>
          <w:szCs w:val="20"/>
        </w:rPr>
        <w:t>The time</w:t>
      </w:r>
      <w:proofErr w:type="gramEnd"/>
      <w:r w:rsidR="00C84DB0" w:rsidRPr="004D2B93">
        <w:rPr>
          <w:szCs w:val="20"/>
        </w:rPr>
        <w:t xml:space="preserve"> step is always chosen to satisfy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48CEE525" w14:textId="732BBA7D" w:rsidR="00F2078A" w:rsidRDefault="003E53F3" w:rsidP="00F2078A">
      <w:pPr>
        <w:pStyle w:val="IOPText"/>
        <w:jc w:val="left"/>
      </w:pPr>
      <w:r>
        <w:t xml:space="preserve">  The evolution of the electron’s motion is shown in Fig. 5. </w:t>
      </w:r>
      <w:r w:rsidR="006E18DB">
        <w:t xml:space="preserve"> </w:t>
      </w:r>
      <w:r>
        <w:t>As the electron accelerates in the electrostatic field (Fig. 5(b)), the resonant frequencies increase simultaneously (Fig. 5(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as shown in Fig.5(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t>.</w:t>
      </w:r>
      <w:r w:rsidR="00BF0FF8">
        <w:t xml:space="preserve"> The cyclotron velocity is shown in Fig.5 (d). The work done by electromagnetic wave</w:t>
      </w:r>
      <w:r w:rsidR="00F2078A">
        <w:t xml:space="preserve"> is shown in Fig.5 (e), which</w:t>
      </w:r>
      <w:r w:rsidR="00BF0FF8">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Figure.5(f) shows the cyclotron energy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02265730">
            <wp:extent cx="5943600" cy="3665855"/>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943600" cy="3665855"/>
                    </a:xfrm>
                    <a:prstGeom prst="rect">
                      <a:avLst/>
                    </a:prstGeom>
                  </pic:spPr>
                </pic:pic>
              </a:graphicData>
            </a:graphic>
          </wp:inline>
        </w:drawing>
      </w:r>
    </w:p>
    <w:p w14:paraId="7E70B777" w14:textId="20D1F9DA" w:rsidR="003D753B" w:rsidRDefault="00B306B0" w:rsidP="00B306B0">
      <w:pPr>
        <w:pStyle w:val="a6"/>
        <w:jc w:val="center"/>
      </w:pPr>
      <w:r>
        <w:t xml:space="preserve">Figure </w:t>
      </w:r>
      <w:fldSimple w:instr=" SEQ Figure \* ARABIC ">
        <w:r w:rsidR="00A67A68">
          <w:rPr>
            <w:noProof/>
          </w:rPr>
          <w:t>5</w:t>
        </w:r>
      </w:fldSimple>
      <w:proofErr w:type="gramStart"/>
      <w:r>
        <w:t>.</w:t>
      </w:r>
      <w:r w:rsidRPr="00B7560A">
        <w:t>Kinetic evolution</w:t>
      </w:r>
      <w:proofErr w:type="gramEnd"/>
      <w:r w:rsidRPr="00B7560A">
        <w:t xml:space="preserve"> of electrons in a magnetic field with electromagnetic wave during acceleration.  (a) Wave frequencies of Anomalous Doppler Effect (ADE), Normal Doppler Effect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by electromagnetic wave. (f)The </w:t>
      </w:r>
      <w:r w:rsidR="00F2078A">
        <w:t>evolution</w:t>
      </w:r>
      <w:r w:rsidR="00891D41">
        <w:t xml:space="preserve"> of cyclotron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7162606B" w:rsidR="009570D6" w:rsidRDefault="00B17F5D" w:rsidP="00170507">
      <w:r>
        <w:t xml:space="preserve">  </w:t>
      </w:r>
      <w:r w:rsidRPr="00FC22AE">
        <w:rPr>
          <w:rFonts w:hint="eastAsia"/>
        </w:rPr>
        <w:t>At 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Pr>
          <w:rFonts w:hint="eastAsia"/>
        </w:rPr>
        <w:t xml:space="preserve"> </w:t>
      </w:r>
      <w:r w:rsidRPr="00FC22AE">
        <w:rPr>
          <w:rFonts w:hint="eastAsia"/>
        </w:rPr>
        <w:t>, the Normal Doppler Frequency</w:t>
      </w:r>
      <w:r>
        <w:rPr>
          <w:rFonts w:hint="eastAsia"/>
        </w:rPr>
        <w:t xml:space="preserve"> </w:t>
      </w:r>
      <w:r w:rsidRPr="00FC22AE">
        <w:rPr>
          <w:rFonts w:hint="eastAsia"/>
        </w:rPr>
        <w:t>matches that of the induced wave</w:t>
      </w:r>
      <w:r>
        <w:t xml:space="preserve"> (Fig.5(a)</w:t>
      </w:r>
      <w:r w:rsidR="004A2865">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4A2865">
        <w:t>Fig.5</w:t>
      </w:r>
      <w:r w:rsidR="004A2865">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 xml:space="preserve">This phenomenon can be interpreted as the electron cyclotron system </w:t>
      </w:r>
      <w:r w:rsidR="009570D6">
        <w:lastRenderedPageBreak/>
        <w:t>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471C3595" w14:textId="371306DB" w:rsidR="00170507" w:rsidRDefault="00000000" w:rsidP="00170507">
      <w:pPr>
        <w:rPr>
          <w:noProof/>
        </w:rPr>
      </w:pPr>
      <m:oMathPara>
        <m:oMath>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0BC820FA"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Fig.5 (a).</w:t>
      </w:r>
      <w:r w:rsidRPr="009570D6">
        <w:rPr>
          <w:rFonts w:hint="eastAsia"/>
        </w:rPr>
        <w:t xml:space="preserve"> </w:t>
      </w:r>
      <w:r w:rsidRPr="00821D74">
        <w:rPr>
          <w:rFonts w:hint="eastAsia"/>
          <w:lang w:val="en-US" w:eastAsia="zh-CN"/>
        </w:rPr>
        <w:t xml:space="preserve">At this point, the parallel velocity begins to scatter into the </w:t>
      </w:r>
      <w:r w:rsidR="00297342">
        <w:t xml:space="preserve">cyclotron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297342">
        <w:t xml:space="preserve">Fig.5 </w:t>
      </w:r>
      <w:r>
        <w:rPr>
          <w:rFonts w:hint="eastAsia"/>
          <w:lang w:val="en-US" w:eastAsia="zh-CN"/>
        </w:rPr>
        <w:t>(c)</w:t>
      </w:r>
      <w:r>
        <w:rPr>
          <w:lang w:val="en-US" w:eastAsia="zh-CN"/>
        </w:rPr>
        <w:t xml:space="preserve"> </w:t>
      </w:r>
      <w:r w:rsidRPr="00821D74">
        <w:rPr>
          <w:lang w:val="en-US" w:eastAsia="zh-CN"/>
        </w:rPr>
        <w:t xml:space="preserve">and </w:t>
      </w:r>
      <w:r w:rsidR="00297342">
        <w:t xml:space="preserve">Fig.5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297342" w:rsidRPr="003E560C">
        <w:rPr>
          <w:lang w:val="en-US" w:eastAsia="zh-CN"/>
        </w:rPr>
        <w:t xml:space="preserve">and </w:t>
      </w:r>
      <w:r w:rsidR="00297342">
        <w:t>cyclotron</w:t>
      </w:r>
      <w:r w:rsidR="00297342" w:rsidRPr="003E560C">
        <w:t xml:space="preserve"> </w:t>
      </w:r>
      <w:r w:rsidR="00297342" w:rsidRPr="003E560C">
        <w:rPr>
          <w:lang w:val="en-US" w:eastAsia="zh-CN"/>
        </w:rPr>
        <w:t xml:space="preserve">energies </w:t>
      </w:r>
      <w:r w:rsidR="00297342">
        <w:t xml:space="preserve">caused by electromagnetic </w:t>
      </w:r>
      <w:proofErr w:type="gramStart"/>
      <w:r w:rsidR="00297342">
        <w:t>wave</w:t>
      </w:r>
      <w:proofErr w:type="gramEnd"/>
      <w:r w:rsidR="00297342">
        <w:t xml:space="preser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p>
    <w:p w14:paraId="17A5CFD8" w14:textId="77777777" w:rsidR="003E3D80" w:rsidRDefault="003E3D80" w:rsidP="007D504E">
      <w:pPr>
        <w:pStyle w:val="IOPText"/>
        <w:rPr>
          <w:szCs w:val="20"/>
        </w:rPr>
      </w:pPr>
    </w:p>
    <w:p w14:paraId="63A51234" w14:textId="4A770E0E" w:rsidR="003E3D80" w:rsidRDefault="003E3D80" w:rsidP="003E3D80">
      <w:pPr>
        <w:ind w:firstLine="0"/>
        <w:rPr>
          <w:noProof/>
        </w:rPr>
      </w:pPr>
      <w:r>
        <w:rPr>
          <w:noProof/>
        </w:rPr>
        <w:t xml:space="preserve">Section 2.2 : Varlidation of the relationship with wave polarization </w:t>
      </w:r>
    </w:p>
    <w:p w14:paraId="76997AEC" w14:textId="77777777" w:rsidR="00C44BC8" w:rsidRDefault="00C44BC8" w:rsidP="00C44BC8">
      <w:pPr>
        <w:ind w:firstLine="0"/>
        <w:rPr>
          <w:noProof/>
        </w:rPr>
      </w:pPr>
      <w:r>
        <w:rPr>
          <w:noProof/>
        </w:rPr>
        <w:t xml:space="preserve">         The induced linear polarized wave can be sperated as  the combined of right- hand polarization and left-hand polarization wave </w:t>
      </w:r>
    </w:p>
    <w:p w14:paraId="790DA18C" w14:textId="77777777" w:rsidR="00C44BC8" w:rsidRPr="003E3D80" w:rsidRDefault="00C44BC8" w:rsidP="00C44BC8">
      <w:pPr>
        <w:ind w:firstLine="0"/>
        <w:rPr>
          <w:noProof/>
        </w:rPr>
      </w:pPr>
      <m:oMathPara>
        <m:oMath>
          <m:r>
            <m:rPr>
              <m:sty m:val="p"/>
            </m:rPr>
            <w:rPr>
              <w:rFonts w:ascii="Cambria Math" w:hAnsi="Cambria Math"/>
              <w:noProof/>
            </w:rPr>
            <m:t>E=</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r>
            <m:rPr>
              <m:sty m:val="p"/>
            </m:rP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54630A93" w14:textId="40C7F6C2" w:rsidR="00C44BC8" w:rsidRDefault="00C44BC8" w:rsidP="003E3D80">
      <w:pPr>
        <w:ind w:firstLine="0"/>
        <w:rPr>
          <w:noProof/>
        </w:rPr>
      </w:pPr>
      <w:r>
        <w:rPr>
          <w:noProof/>
        </w:rPr>
        <w:t xml:space="preserve">Where the right-hand polarization wave is </w:t>
      </w:r>
    </w:p>
    <w:p w14:paraId="10247FA9" w14:textId="1432A3BD" w:rsidR="00046C65" w:rsidRDefault="00B96A7D" w:rsidP="00046C65">
      <w:pPr>
        <w:keepNext/>
        <w:jc w:val="center"/>
      </w:pPr>
      <w:r w:rsidRPr="00B96A7D">
        <w:rPr>
          <w:noProof/>
        </w:rPr>
        <w:lastRenderedPageBreak/>
        <w:drawing>
          <wp:inline distT="0" distB="0" distL="0" distR="0" wp14:anchorId="15330503" wp14:editId="4349F21C">
            <wp:extent cx="3721332" cy="4508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610" cy="4512361"/>
                    </a:xfrm>
                    <a:prstGeom prst="rect">
                      <a:avLst/>
                    </a:prstGeom>
                    <a:noFill/>
                    <a:ln>
                      <a:noFill/>
                    </a:ln>
                  </pic:spPr>
                </pic:pic>
              </a:graphicData>
            </a:graphic>
          </wp:inline>
        </w:drawing>
      </w:r>
    </w:p>
    <w:p w14:paraId="3A7743C7" w14:textId="71164F0B" w:rsidR="003D753B" w:rsidRPr="003E3D80" w:rsidRDefault="00046C65" w:rsidP="00046C65">
      <w:pPr>
        <w:pStyle w:val="a6"/>
        <w:jc w:val="center"/>
        <w:rPr>
          <w:noProof/>
        </w:rPr>
      </w:pPr>
      <w:r>
        <w:t xml:space="preserve">Figure </w:t>
      </w:r>
      <w:fldSimple w:instr=" SEQ Figure \* ARABIC ">
        <w:r w:rsidR="00A67A68">
          <w:rPr>
            <w:noProof/>
          </w:rPr>
          <w:t>6</w:t>
        </w:r>
      </w:fldSimple>
      <w:r>
        <w:t xml:space="preserve">. Velocity </w:t>
      </w:r>
      <w:r w:rsidR="00B30B05">
        <w:t>evolution</w:t>
      </w:r>
      <w:r>
        <w:t xml:space="preserve"> </w:t>
      </w:r>
      <w:r w:rsidR="00B30B05">
        <w:t xml:space="preserve">caused by induced wave </w:t>
      </w:r>
      <w:r w:rsidR="0094459B">
        <w:t>with linear</w:t>
      </w:r>
      <w:r>
        <w:t>, right-hand and left-hand polarization</w:t>
      </w:r>
    </w:p>
    <w:p w14:paraId="09EB8C0D" w14:textId="77777777" w:rsidR="00B96A7D" w:rsidRPr="003E3D80"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2C688E0A" w14:textId="77777777" w:rsidR="00B96A7D" w:rsidRDefault="00B96A7D" w:rsidP="00B96A7D">
      <w:pPr>
        <w:ind w:firstLine="0"/>
        <w:rPr>
          <w:noProof/>
        </w:rPr>
      </w:pPr>
      <w:r>
        <w:rPr>
          <w:noProof/>
        </w:rPr>
        <w:t xml:space="preserve">And the left-polarization wave is </w:t>
      </w:r>
    </w:p>
    <w:p w14:paraId="421DDBC4" w14:textId="77777777" w:rsidR="00B96A7D" w:rsidRPr="00B30B05"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R</m:t>
              </m:r>
            </m:sub>
          </m:sSub>
          <m: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494046D2" w14:textId="638C4D39" w:rsidR="00E429F5" w:rsidRDefault="00E429F5" w:rsidP="00E429F5">
      <w:pPr>
        <w:ind w:firstLine="0"/>
        <w:rPr>
          <w:noProof/>
        </w:rPr>
      </w:pPr>
      <w:r>
        <w:t xml:space="preserve">By subjecting the electron to three types of polarized waves </w:t>
      </w:r>
      <w:r>
        <w:rPr>
          <w:noProof/>
        </w:rPr>
        <w:t xml:space="preserve">E ,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Pr>
          <w:noProof/>
        </w:rPr>
        <w:t>,</w:t>
      </w:r>
      <w:r w:rsidRPr="00E429F5">
        <w:t xml:space="preserve"> </w:t>
      </w:r>
      <w:r>
        <w:t xml:space="preserve">the results are shown in Fig. 6. The work done on </w:t>
      </w:r>
      <w:proofErr w:type="gramStart"/>
      <w:r>
        <w:t>electron</w:t>
      </w:r>
      <w:proofErr w:type="gramEnd"/>
      <w:r>
        <w:t xml:space="preserve"> by the electromagnetic wave,</w:t>
      </w:r>
      <w:r w:rsidRPr="00E429F5">
        <w:rPr>
          <w:noProof/>
        </w:rPr>
        <w:t xml:space="preserve"> </w:t>
      </w:r>
      <w:r w:rsidR="00E626C8">
        <w:rPr>
          <w:noProof/>
        </w:rPr>
        <w:t>E</w:t>
      </w:r>
      <w:r w:rsidR="00E626C8">
        <w:rPr>
          <w:noProof/>
          <w:vertAlign w:val="subscript"/>
        </w:rPr>
        <w:t>emw</w:t>
      </w:r>
      <w:r w:rsidR="00E626C8">
        <w:rPr>
          <w:noProof/>
        </w:rPr>
        <w:t>, as</w:t>
      </w:r>
      <w:r>
        <w:t xml:space="preserve"> depicted in Fig. 6(c), consists of the work done in the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Pr="00E429F5">
        <w:t xml:space="preserve"> </w:t>
      </w:r>
      <w:r>
        <w:t xml:space="preserve">as previously described, and the work done in the cyclotron direction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Pr>
          <w:noProof/>
        </w:rPr>
        <w:t xml:space="preserve">. </w:t>
      </w:r>
      <w:r>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t xml:space="preserve">, </w:t>
      </w:r>
      <w:r>
        <w:rPr>
          <w:noProof/>
        </w:rPr>
        <w:t>where</w:t>
      </w:r>
      <w:r>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Pr>
          <w:noProof/>
        </w:rPr>
        <w:t xml:space="preserve"> </w:t>
      </w:r>
      <w:r>
        <w:t xml:space="preserve">is determined from the electric and magnetic field forces, </w:t>
      </w:r>
      <w:r>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Pr="00E429F5">
        <w:t xml:space="preserve"> </w:t>
      </w:r>
      <w:r>
        <w:t>represents the cyclotron velocity. All these parameters can be readily obtained from numerical results and integrated discretely.</w:t>
      </w:r>
    </w:p>
    <w:p w14:paraId="1C849967" w14:textId="7277CA20" w:rsidR="00502BD0" w:rsidRDefault="00E429F5" w:rsidP="00E429F5">
      <w:pPr>
        <w:ind w:firstLine="0"/>
        <w:rPr>
          <w:noProof/>
        </w:rPr>
      </w:pPr>
      <w:r>
        <w:t xml:space="preserve">     </w:t>
      </w:r>
      <w:r w:rsidR="00B86EC9">
        <w:t>The three types of polarization waves are investigated under the same scenario set as before, and the velocity evolution is demonstrated in Fig. 6.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hand 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p>
    <w:p w14:paraId="49975399" w14:textId="166B69E9" w:rsidR="008F7755" w:rsidRDefault="008F7755" w:rsidP="00B86EC9">
      <w:pPr>
        <w:ind w:firstLine="0"/>
      </w:pPr>
      <w:r>
        <w:rPr>
          <w:noProof/>
        </w:rPr>
        <w:lastRenderedPageBreak/>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xml:space="preserve">, where </w:t>
      </w:r>
      <w:proofErr w:type="spellStart"/>
      <w:r w:rsidR="00E429F5">
        <w:t>E</w:t>
      </w:r>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where </w:t>
      </w:r>
      <w:proofErr w:type="spellStart"/>
      <w:r>
        <w:t>E</w:t>
      </w:r>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be </w:t>
      </w:r>
      <w:r>
        <w:t xml:space="preserve">regarded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t>Section 4 : Conclusion</w:t>
      </w:r>
    </w:p>
    <w:p w14:paraId="0C342C5B" w14:textId="5DED202F" w:rsidR="00BD12F8" w:rsidRDefault="002E1ED4" w:rsidP="007A1149">
      <w:pPr>
        <w:pStyle w:val="IOPText"/>
        <w:rPr>
          <w:noProof/>
          <w:lang w:eastAsia="zh-CN"/>
        </w:rPr>
      </w:pPr>
      <w:r>
        <w:t xml:space="preserve">The NDE and ADE processes have been analysed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419E65B3" w:rsidR="00A67A68" w:rsidRDefault="00A67A68" w:rsidP="002E1ED4">
      <w:pPr>
        <w:ind w:firstLine="0"/>
        <w:rPr>
          <w:noProof/>
        </w:rPr>
      </w:pPr>
    </w:p>
    <w:p w14:paraId="677E52D9" w14:textId="77777777" w:rsidR="00A67A68" w:rsidRDefault="00A67A68" w:rsidP="002E1ED4">
      <w:pPr>
        <w:ind w:firstLine="0"/>
        <w:rPr>
          <w:rFonts w:hint="eastAsia"/>
          <w:noProof/>
        </w:rPr>
      </w:pPr>
    </w:p>
    <w:p w14:paraId="54E24E2E" w14:textId="780FF3C6" w:rsidR="009E48CE" w:rsidRDefault="00C01B7F" w:rsidP="001D49F1">
      <w:pPr>
        <w:ind w:firstLine="0"/>
        <w:rPr>
          <w:rFonts w:hint="eastAsia"/>
          <w:noProof/>
        </w:rPr>
      </w:pPr>
      <w:r>
        <w:rPr>
          <w:noProof/>
        </w:rPr>
        <w:lastRenderedPageBreak/>
        <w:t>R</w:t>
      </w:r>
      <w:r>
        <w:rPr>
          <w:rFonts w:hint="eastAsia"/>
          <w:noProof/>
        </w:rPr>
        <w:t>eference</w:t>
      </w:r>
    </w:p>
    <w:p w14:paraId="7E70F94D" w14:textId="77777777" w:rsidR="001D49F1" w:rsidRPr="001D49F1" w:rsidRDefault="009E48CE" w:rsidP="001D49F1">
      <w:pPr>
        <w:pStyle w:val="EndNoteBibliography"/>
        <w:spacing w:after="0"/>
        <w:ind w:left="720" w:hanging="720"/>
      </w:pPr>
      <w:r>
        <w:fldChar w:fldCharType="begin"/>
      </w:r>
      <w:r>
        <w:instrText xml:space="preserve"> ADDIN EN.REFLIST </w:instrText>
      </w:r>
      <w:r>
        <w:fldChar w:fldCharType="separate"/>
      </w:r>
      <w:bookmarkStart w:id="13" w:name="_ENREF_1"/>
      <w:r w:rsidR="001D49F1" w:rsidRPr="001D49F1">
        <w:t>[1]</w:t>
      </w:r>
      <w:r w:rsidR="001D49F1" w:rsidRPr="001D49F1">
        <w:tab/>
        <w:t xml:space="preserve">Tamm I E 1959 General characteristics of radiation emitted by systems moving with superlight velocities with some applications to plasma physics </w:t>
      </w:r>
      <w:r w:rsidR="001D49F1" w:rsidRPr="001D49F1">
        <w:rPr>
          <w:i/>
        </w:rPr>
        <w:t>Nobel Lectures</w:t>
      </w:r>
      <w:r w:rsidR="001D49F1" w:rsidRPr="001D49F1">
        <w:t xml:space="preserve"> </w:t>
      </w:r>
      <w:r w:rsidR="001D49F1" w:rsidRPr="001D49F1">
        <w:rPr>
          <w:b/>
        </w:rPr>
        <w:t>18</w:t>
      </w:r>
      <w:r w:rsidR="001D49F1" w:rsidRPr="001D49F1">
        <w:t xml:space="preserve"> 122-33</w:t>
      </w:r>
      <w:bookmarkEnd w:id="13"/>
    </w:p>
    <w:p w14:paraId="440861D3" w14:textId="77777777" w:rsidR="001D49F1" w:rsidRPr="001D49F1" w:rsidRDefault="001D49F1" w:rsidP="001D49F1">
      <w:pPr>
        <w:pStyle w:val="EndNoteBibliography"/>
        <w:spacing w:after="0"/>
        <w:ind w:left="720" w:hanging="720"/>
      </w:pPr>
      <w:bookmarkStart w:id="14" w:name="_ENREF_2"/>
      <w:r w:rsidRPr="001D49F1">
        <w:t>[2]</w:t>
      </w:r>
      <w:r w:rsidRPr="001D49F1">
        <w:tab/>
        <w:t xml:space="preserve">Frank I 1960 Optics of Light Sources Moving in Refractive Media: Vavilov-Cherenkov radiation, though interesting, is but an experimental instance of a more general problem </w:t>
      </w:r>
      <w:r w:rsidRPr="001D49F1">
        <w:rPr>
          <w:i/>
        </w:rPr>
        <w:t>Science</w:t>
      </w:r>
      <w:r w:rsidRPr="001D49F1">
        <w:t xml:space="preserve"> </w:t>
      </w:r>
      <w:r w:rsidRPr="001D49F1">
        <w:rPr>
          <w:b/>
        </w:rPr>
        <w:t>131</w:t>
      </w:r>
      <w:r w:rsidRPr="001D49F1">
        <w:t xml:space="preserve"> 702-12</w:t>
      </w:r>
      <w:bookmarkEnd w:id="14"/>
    </w:p>
    <w:p w14:paraId="0FC697BD" w14:textId="77777777" w:rsidR="001D49F1" w:rsidRPr="001D49F1" w:rsidRDefault="001D49F1" w:rsidP="001D49F1">
      <w:pPr>
        <w:pStyle w:val="EndNoteBibliography"/>
        <w:spacing w:after="0"/>
        <w:ind w:left="720" w:hanging="720"/>
      </w:pPr>
      <w:bookmarkStart w:id="15" w:name="_ENREF_3"/>
      <w:r w:rsidRPr="001D49F1">
        <w:t>[3]</w:t>
      </w:r>
      <w:r w:rsidRPr="001D49F1">
        <w:tab/>
        <w:t xml:space="preserve">Ginzburg V L 1960 Certain theoretical aspects of radiation due to superluminal motion in a medium </w:t>
      </w:r>
      <w:r w:rsidRPr="001D49F1">
        <w:rPr>
          <w:i/>
        </w:rPr>
        <w:t>Soviet Physics Uspekhi</w:t>
      </w:r>
      <w:r w:rsidRPr="001D49F1">
        <w:t xml:space="preserve"> </w:t>
      </w:r>
      <w:r w:rsidRPr="001D49F1">
        <w:rPr>
          <w:b/>
        </w:rPr>
        <w:t>2</w:t>
      </w:r>
      <w:r w:rsidRPr="001D49F1">
        <w:t xml:space="preserve"> 874</w:t>
      </w:r>
      <w:bookmarkEnd w:id="15"/>
    </w:p>
    <w:p w14:paraId="2355F07C" w14:textId="77777777" w:rsidR="001D49F1" w:rsidRPr="001D49F1" w:rsidRDefault="001D49F1" w:rsidP="001D49F1">
      <w:pPr>
        <w:pStyle w:val="EndNoteBibliography"/>
        <w:spacing w:after="0"/>
        <w:ind w:left="720" w:hanging="720"/>
        <w:rPr>
          <w:b/>
        </w:rPr>
      </w:pPr>
      <w:bookmarkStart w:id="16" w:name="_ENREF_4"/>
      <w:r w:rsidRPr="001D49F1">
        <w:t>[4]</w:t>
      </w:r>
      <w:r w:rsidRPr="001D49F1">
        <w:tab/>
        <w:t xml:space="preserve">Shustin E, POPOVICH P and Kharchenko I 1971 Transformation of Electron Beam Distribution Function Following Cyclotron Interaction with a Plasma </w:t>
      </w:r>
      <w:r w:rsidRPr="001D49F1">
        <w:rPr>
          <w:i/>
        </w:rPr>
        <w:t>SOVIET PHYSICS JETP</w:t>
      </w:r>
      <w:r w:rsidRPr="001D49F1">
        <w:t xml:space="preserve"> </w:t>
      </w:r>
      <w:r w:rsidRPr="001D49F1">
        <w:rPr>
          <w:b/>
        </w:rPr>
        <w:t>32</w:t>
      </w:r>
      <w:bookmarkEnd w:id="16"/>
    </w:p>
    <w:p w14:paraId="6679E7AB" w14:textId="77777777" w:rsidR="001D49F1" w:rsidRPr="001D49F1" w:rsidRDefault="001D49F1" w:rsidP="001D49F1">
      <w:pPr>
        <w:pStyle w:val="EndNoteBibliography"/>
        <w:spacing w:after="0"/>
        <w:ind w:left="720" w:hanging="720"/>
      </w:pPr>
      <w:bookmarkStart w:id="17" w:name="_ENREF_5"/>
      <w:r w:rsidRPr="001D49F1">
        <w:t>[5]</w:t>
      </w:r>
      <w:r w:rsidRPr="001D49F1">
        <w:tab/>
        <w:t xml:space="preserve">Ginzburg V and Frank I 1946 Radiation from a uniformly moving electron passing from one medium to another </w:t>
      </w:r>
      <w:r w:rsidRPr="001D49F1">
        <w:rPr>
          <w:i/>
        </w:rPr>
        <w:t>Journ. of Experimental and Theoretical Physics (JETP) V</w:t>
      </w:r>
      <w:r w:rsidRPr="001D49F1">
        <w:t xml:space="preserve"> </w:t>
      </w:r>
      <w:r w:rsidRPr="001D49F1">
        <w:rPr>
          <w:b/>
        </w:rPr>
        <w:t>16</w:t>
      </w:r>
      <w:r w:rsidRPr="001D49F1">
        <w:t xml:space="preserve"> 15-26</w:t>
      </w:r>
      <w:bookmarkEnd w:id="17"/>
    </w:p>
    <w:p w14:paraId="006814BF" w14:textId="77777777" w:rsidR="001D49F1" w:rsidRPr="001D49F1" w:rsidRDefault="001D49F1" w:rsidP="001D49F1">
      <w:pPr>
        <w:pStyle w:val="EndNoteBibliography"/>
        <w:spacing w:after="0"/>
        <w:ind w:left="720" w:hanging="720"/>
      </w:pPr>
      <w:bookmarkStart w:id="18" w:name="_ENREF_6"/>
      <w:r w:rsidRPr="001D49F1">
        <w:t>[6]</w:t>
      </w:r>
      <w:r w:rsidRPr="001D49F1">
        <w:tab/>
        <w:t xml:space="preserve">Nezlin M V 1976 Negative-energy waves and the anomalous Doppler effect </w:t>
      </w:r>
      <w:r w:rsidRPr="001D49F1">
        <w:rPr>
          <w:i/>
        </w:rPr>
        <w:t>Soviet Physics Uspekhi</w:t>
      </w:r>
      <w:r w:rsidRPr="001D49F1">
        <w:t xml:space="preserve"> </w:t>
      </w:r>
      <w:r w:rsidRPr="001D49F1">
        <w:rPr>
          <w:b/>
        </w:rPr>
        <w:t>19</w:t>
      </w:r>
      <w:r w:rsidRPr="001D49F1">
        <w:t xml:space="preserve"> 946</w:t>
      </w:r>
      <w:bookmarkEnd w:id="18"/>
    </w:p>
    <w:p w14:paraId="3AFBF205" w14:textId="77777777" w:rsidR="001D49F1" w:rsidRPr="001D49F1" w:rsidRDefault="001D49F1" w:rsidP="001D49F1">
      <w:pPr>
        <w:pStyle w:val="EndNoteBibliography"/>
        <w:spacing w:after="0"/>
        <w:ind w:left="720" w:hanging="720"/>
      </w:pPr>
      <w:bookmarkStart w:id="19" w:name="_ENREF_7"/>
      <w:r w:rsidRPr="001D49F1">
        <w:t>[7]</w:t>
      </w:r>
      <w:r w:rsidRPr="001D49F1">
        <w:tab/>
        <w:t xml:space="preserve">Santini F, Barbato E, De Marco F, Podda S and Tuccillo A 1984 Anomalous Doppler resonance of relativistic electrons with lower hybrid waves launched in the Frascati tokamak </w:t>
      </w:r>
      <w:r w:rsidRPr="001D49F1">
        <w:rPr>
          <w:i/>
        </w:rPr>
        <w:t>Physical review letters</w:t>
      </w:r>
      <w:r w:rsidRPr="001D49F1">
        <w:t xml:space="preserve"> </w:t>
      </w:r>
      <w:r w:rsidRPr="001D49F1">
        <w:rPr>
          <w:b/>
        </w:rPr>
        <w:t>52</w:t>
      </w:r>
      <w:r w:rsidRPr="001D49F1">
        <w:t xml:space="preserve"> 1300</w:t>
      </w:r>
      <w:bookmarkEnd w:id="19"/>
    </w:p>
    <w:p w14:paraId="5497E692" w14:textId="77777777" w:rsidR="001D49F1" w:rsidRPr="001D49F1" w:rsidRDefault="001D49F1" w:rsidP="001D49F1">
      <w:pPr>
        <w:pStyle w:val="EndNoteBibliography"/>
        <w:spacing w:after="0"/>
        <w:ind w:left="720" w:hanging="720"/>
      </w:pPr>
      <w:bookmarkStart w:id="20" w:name="_ENREF_8"/>
      <w:r w:rsidRPr="001D49F1">
        <w:t>[8]</w:t>
      </w:r>
      <w:r w:rsidRPr="001D49F1">
        <w:tab/>
        <w:t xml:space="preserve">Kho T and Lin A 1988 Slow-wave electron cyclotron maser </w:t>
      </w:r>
      <w:r w:rsidRPr="001D49F1">
        <w:rPr>
          <w:i/>
        </w:rPr>
        <w:t>Physical Review A</w:t>
      </w:r>
      <w:r w:rsidRPr="001D49F1">
        <w:t xml:space="preserve"> </w:t>
      </w:r>
      <w:r w:rsidRPr="001D49F1">
        <w:rPr>
          <w:b/>
        </w:rPr>
        <w:t>38</w:t>
      </w:r>
      <w:r w:rsidRPr="001D49F1">
        <w:t xml:space="preserve"> 2883</w:t>
      </w:r>
      <w:bookmarkEnd w:id="20"/>
    </w:p>
    <w:p w14:paraId="0B013AEC" w14:textId="77777777" w:rsidR="001D49F1" w:rsidRPr="001D49F1" w:rsidRDefault="001D49F1" w:rsidP="001D49F1">
      <w:pPr>
        <w:pStyle w:val="EndNoteBibliography"/>
        <w:spacing w:after="0"/>
        <w:ind w:left="720" w:hanging="720"/>
      </w:pPr>
      <w:bookmarkStart w:id="21" w:name="_ENREF_9"/>
      <w:r w:rsidRPr="001D49F1">
        <w:t>[9]</w:t>
      </w:r>
      <w:r w:rsidRPr="001D49F1">
        <w:tab/>
        <w:t xml:space="preserve">Liu J, Wang Y and Qin H 2016 Collisionless pitch-angle scattering of runaway electrons </w:t>
      </w:r>
      <w:r w:rsidRPr="001D49F1">
        <w:rPr>
          <w:i/>
        </w:rPr>
        <w:t>Nuclear Fusion</w:t>
      </w:r>
      <w:r w:rsidRPr="001D49F1">
        <w:t xml:space="preserve"> </w:t>
      </w:r>
      <w:r w:rsidRPr="001D49F1">
        <w:rPr>
          <w:b/>
        </w:rPr>
        <w:t>56</w:t>
      </w:r>
      <w:r w:rsidRPr="001D49F1">
        <w:t xml:space="preserve"> 064002</w:t>
      </w:r>
      <w:bookmarkEnd w:id="21"/>
    </w:p>
    <w:p w14:paraId="65AC1D18" w14:textId="77777777" w:rsidR="001D49F1" w:rsidRPr="001D49F1" w:rsidRDefault="001D49F1" w:rsidP="001D49F1">
      <w:pPr>
        <w:pStyle w:val="EndNoteBibliography"/>
        <w:spacing w:after="0"/>
        <w:ind w:left="720" w:hanging="720"/>
        <w:rPr>
          <w:b/>
        </w:rPr>
      </w:pPr>
      <w:bookmarkStart w:id="22" w:name="_ENREF_10"/>
      <w:r w:rsidRPr="001D49F1">
        <w:t>[10]</w:t>
      </w:r>
      <w:r w:rsidRPr="001D49F1">
        <w:tab/>
        <w:t xml:space="preserve">Wang Y, Qin H and Liu J 2016 Multi-scale full-orbit analysis on phase-space behavior of runaway electrons in tokamak fields with synchrotron radiation </w:t>
      </w:r>
      <w:r w:rsidRPr="001D49F1">
        <w:rPr>
          <w:i/>
        </w:rPr>
        <w:t>Physics of Plasmas</w:t>
      </w:r>
      <w:r w:rsidRPr="001D49F1">
        <w:t xml:space="preserve"> </w:t>
      </w:r>
      <w:r w:rsidRPr="001D49F1">
        <w:rPr>
          <w:b/>
        </w:rPr>
        <w:t>23</w:t>
      </w:r>
      <w:bookmarkEnd w:id="22"/>
    </w:p>
    <w:p w14:paraId="6DCC3DFE" w14:textId="77777777" w:rsidR="001D49F1" w:rsidRPr="001D49F1" w:rsidRDefault="001D49F1" w:rsidP="001D49F1">
      <w:pPr>
        <w:pStyle w:val="EndNoteBibliography"/>
        <w:spacing w:after="0"/>
        <w:ind w:left="720" w:hanging="720"/>
        <w:rPr>
          <w:b/>
        </w:rPr>
      </w:pPr>
      <w:bookmarkStart w:id="23" w:name="_ENREF_11"/>
      <w:r w:rsidRPr="001D49F1">
        <w:t>[11]</w:t>
      </w:r>
      <w:r w:rsidRPr="001D49F1">
        <w:tab/>
        <w:t xml:space="preserve">Guo Z, McDevitt C J and Tang X-Z 2018 Control of runaway electron energy using externally injected whistler waves </w:t>
      </w:r>
      <w:r w:rsidRPr="001D49F1">
        <w:rPr>
          <w:i/>
        </w:rPr>
        <w:t>Physics of Plasmas</w:t>
      </w:r>
      <w:r w:rsidRPr="001D49F1">
        <w:t xml:space="preserve"> </w:t>
      </w:r>
      <w:r w:rsidRPr="001D49F1">
        <w:rPr>
          <w:b/>
        </w:rPr>
        <w:t>25</w:t>
      </w:r>
      <w:bookmarkEnd w:id="23"/>
    </w:p>
    <w:p w14:paraId="501B6A0E" w14:textId="77777777" w:rsidR="001D49F1" w:rsidRPr="001D49F1" w:rsidRDefault="001D49F1" w:rsidP="001D49F1">
      <w:pPr>
        <w:pStyle w:val="EndNoteBibliography"/>
        <w:spacing w:after="0"/>
        <w:ind w:left="720" w:hanging="720"/>
      </w:pPr>
      <w:bookmarkStart w:id="24" w:name="_ENREF_12"/>
      <w:r w:rsidRPr="001D49F1">
        <w:t>[12]</w:t>
      </w:r>
      <w:r w:rsidRPr="001D49F1">
        <w:tab/>
        <w:t xml:space="preserve">Liu C, Hirvijoki E, Fu G-Y, Brennan D P, Bhattacharjee A and Paz-Soldan C 2018 Role of kinetic instability in runaway-electron avalanches and elevated critical electric fields </w:t>
      </w:r>
      <w:r w:rsidRPr="001D49F1">
        <w:rPr>
          <w:i/>
        </w:rPr>
        <w:t>Physical review letters</w:t>
      </w:r>
      <w:r w:rsidRPr="001D49F1">
        <w:t xml:space="preserve"> </w:t>
      </w:r>
      <w:r w:rsidRPr="001D49F1">
        <w:rPr>
          <w:b/>
        </w:rPr>
        <w:t>120</w:t>
      </w:r>
      <w:r w:rsidRPr="001D49F1">
        <w:t xml:space="preserve"> 265001</w:t>
      </w:r>
      <w:bookmarkEnd w:id="24"/>
    </w:p>
    <w:p w14:paraId="5880C397" w14:textId="77777777" w:rsidR="001D49F1" w:rsidRPr="001D49F1" w:rsidRDefault="001D49F1" w:rsidP="001D49F1">
      <w:pPr>
        <w:pStyle w:val="EndNoteBibliography"/>
        <w:spacing w:after="0"/>
        <w:ind w:left="720" w:hanging="720"/>
      </w:pPr>
      <w:bookmarkStart w:id="25" w:name="_ENREF_13"/>
      <w:r w:rsidRPr="001D49F1">
        <w:t>[13]</w:t>
      </w:r>
      <w:r w:rsidRPr="001D49F1">
        <w:tab/>
        <w:t xml:space="preserve">Shi X, Lin X, Kaminer I, Gao F, Yang Z, Joannopoulos J D, Soljačić M and Zhang B 2018 Superlight inverse Doppler effect </w:t>
      </w:r>
      <w:r w:rsidRPr="001D49F1">
        <w:rPr>
          <w:i/>
        </w:rPr>
        <w:t>Nature Physics</w:t>
      </w:r>
      <w:r w:rsidRPr="001D49F1">
        <w:t xml:space="preserve"> </w:t>
      </w:r>
      <w:r w:rsidRPr="001D49F1">
        <w:rPr>
          <w:b/>
        </w:rPr>
        <w:t>14</w:t>
      </w:r>
      <w:r w:rsidRPr="001D49F1">
        <w:t xml:space="preserve"> 1001-5</w:t>
      </w:r>
      <w:bookmarkEnd w:id="25"/>
    </w:p>
    <w:p w14:paraId="48982469" w14:textId="77777777" w:rsidR="001D49F1" w:rsidRPr="001D49F1" w:rsidRDefault="001D49F1" w:rsidP="001D49F1">
      <w:pPr>
        <w:pStyle w:val="EndNoteBibliography"/>
        <w:spacing w:after="0"/>
        <w:ind w:left="720" w:hanging="720"/>
      </w:pPr>
      <w:bookmarkStart w:id="26" w:name="_ENREF_14"/>
      <w:r w:rsidRPr="001D49F1">
        <w:t>[14]</w:t>
      </w:r>
      <w:r w:rsidRPr="001D49F1">
        <w:tab/>
        <w:t xml:space="preserve">Filatov L and Melnikov V 2021 The Role of the Anomalous Doppler Effect in the Interaction of Energetic Electrons with Whistler Turbulence in Flare Loops </w:t>
      </w:r>
      <w:r w:rsidRPr="001D49F1">
        <w:rPr>
          <w:i/>
        </w:rPr>
        <w:t>Geomagnetism and Aeronomy</w:t>
      </w:r>
      <w:r w:rsidRPr="001D49F1">
        <w:t xml:space="preserve"> </w:t>
      </w:r>
      <w:r w:rsidRPr="001D49F1">
        <w:rPr>
          <w:b/>
        </w:rPr>
        <w:t>61</w:t>
      </w:r>
      <w:r w:rsidRPr="001D49F1">
        <w:t xml:space="preserve"> 1183-8</w:t>
      </w:r>
      <w:bookmarkEnd w:id="26"/>
    </w:p>
    <w:p w14:paraId="416ED916" w14:textId="77777777" w:rsidR="001D49F1" w:rsidRPr="001D49F1" w:rsidRDefault="001D49F1" w:rsidP="001D49F1">
      <w:pPr>
        <w:pStyle w:val="EndNoteBibliography"/>
        <w:spacing w:after="0"/>
        <w:ind w:left="720" w:hanging="720"/>
      </w:pPr>
      <w:bookmarkStart w:id="27" w:name="_ENREF_15"/>
      <w:r w:rsidRPr="001D49F1">
        <w:t>[15]</w:t>
      </w:r>
      <w:r w:rsidRPr="001D49F1">
        <w:tab/>
        <w:t xml:space="preserve">Artsimovich L, Bobrovskii G, Mirnov S, Razumova K and Strelkov V 1967 Thermal insulation of plasma in the “Tokamaks” </w:t>
      </w:r>
      <w:r w:rsidRPr="001D49F1">
        <w:rPr>
          <w:i/>
        </w:rPr>
        <w:t>Soviet Atomic Energy</w:t>
      </w:r>
      <w:r w:rsidRPr="001D49F1">
        <w:t xml:space="preserve"> </w:t>
      </w:r>
      <w:r w:rsidRPr="001D49F1">
        <w:rPr>
          <w:b/>
        </w:rPr>
        <w:t>22</w:t>
      </w:r>
      <w:r w:rsidRPr="001D49F1">
        <w:t xml:space="preserve"> 325-31</w:t>
      </w:r>
      <w:bookmarkEnd w:id="27"/>
    </w:p>
    <w:p w14:paraId="7297911E" w14:textId="77777777" w:rsidR="001D49F1" w:rsidRPr="001D49F1" w:rsidRDefault="001D49F1" w:rsidP="001D49F1">
      <w:pPr>
        <w:pStyle w:val="EndNoteBibliography"/>
        <w:spacing w:after="0"/>
        <w:ind w:left="720" w:hanging="720"/>
      </w:pPr>
      <w:bookmarkStart w:id="28" w:name="_ENREF_16"/>
      <w:r w:rsidRPr="001D49F1">
        <w:t>[16]</w:t>
      </w:r>
      <w:r w:rsidRPr="001D49F1">
        <w:tab/>
        <w:t xml:space="preserve">Kadomtsev B and Pogutse O 1968 Electric conductivity of a plasma in a strong magnetic field </w:t>
      </w:r>
      <w:r w:rsidRPr="001D49F1">
        <w:rPr>
          <w:i/>
        </w:rPr>
        <w:t>Sov. Phys. JETP</w:t>
      </w:r>
      <w:r w:rsidRPr="001D49F1">
        <w:t xml:space="preserve"> </w:t>
      </w:r>
      <w:r w:rsidRPr="001D49F1">
        <w:rPr>
          <w:b/>
        </w:rPr>
        <w:t>26</w:t>
      </w:r>
      <w:r w:rsidRPr="001D49F1">
        <w:t xml:space="preserve"> 1146</w:t>
      </w:r>
      <w:bookmarkEnd w:id="28"/>
    </w:p>
    <w:p w14:paraId="63CC338F" w14:textId="77777777" w:rsidR="001D49F1" w:rsidRPr="001D49F1" w:rsidRDefault="001D49F1" w:rsidP="001D49F1">
      <w:pPr>
        <w:pStyle w:val="EndNoteBibliography"/>
        <w:spacing w:after="0"/>
        <w:ind w:left="720" w:hanging="720"/>
      </w:pPr>
      <w:bookmarkStart w:id="29" w:name="_ENREF_17"/>
      <w:r w:rsidRPr="001D49F1">
        <w:t>[17]</w:t>
      </w:r>
      <w:r w:rsidRPr="001D49F1">
        <w:tab/>
        <w:t xml:space="preserve">Boyd D, Stauffer F and Trivelpiece A 1976 Synchrotron radiation from the ATC tokamak plasma </w:t>
      </w:r>
      <w:r w:rsidRPr="001D49F1">
        <w:rPr>
          <w:i/>
        </w:rPr>
        <w:t>Physical Review Letters</w:t>
      </w:r>
      <w:r w:rsidRPr="001D49F1">
        <w:t xml:space="preserve"> </w:t>
      </w:r>
      <w:r w:rsidRPr="001D49F1">
        <w:rPr>
          <w:b/>
        </w:rPr>
        <w:t>37</w:t>
      </w:r>
      <w:r w:rsidRPr="001D49F1">
        <w:t xml:space="preserve"> 98</w:t>
      </w:r>
      <w:bookmarkEnd w:id="29"/>
    </w:p>
    <w:p w14:paraId="37DBE4C7" w14:textId="77777777" w:rsidR="001D49F1" w:rsidRPr="001D49F1" w:rsidRDefault="001D49F1" w:rsidP="001D49F1">
      <w:pPr>
        <w:pStyle w:val="EndNoteBibliography"/>
        <w:spacing w:after="0"/>
        <w:ind w:left="720" w:hanging="720"/>
      </w:pPr>
      <w:bookmarkStart w:id="30" w:name="_ENREF_18"/>
      <w:r w:rsidRPr="001D49F1">
        <w:t>[18]</w:t>
      </w:r>
      <w:r w:rsidRPr="001D49F1">
        <w:tab/>
        <w:t xml:space="preserve">Campbell D, Eberhagen A and Kissel S 1984 Analysis of electron cyclotron emission from non-thermal discharges in ASDEX tokamak </w:t>
      </w:r>
      <w:r w:rsidRPr="001D49F1">
        <w:rPr>
          <w:i/>
        </w:rPr>
        <w:t>Nuclear fusion</w:t>
      </w:r>
      <w:r w:rsidRPr="001D49F1">
        <w:t xml:space="preserve"> </w:t>
      </w:r>
      <w:r w:rsidRPr="001D49F1">
        <w:rPr>
          <w:b/>
        </w:rPr>
        <w:t>24</w:t>
      </w:r>
      <w:r w:rsidRPr="001D49F1">
        <w:t xml:space="preserve"> 297</w:t>
      </w:r>
      <w:bookmarkEnd w:id="30"/>
    </w:p>
    <w:p w14:paraId="0C283F3B" w14:textId="77777777" w:rsidR="001D49F1" w:rsidRPr="001D49F1" w:rsidRDefault="001D49F1" w:rsidP="001D49F1">
      <w:pPr>
        <w:pStyle w:val="EndNoteBibliography"/>
        <w:spacing w:after="0"/>
        <w:ind w:left="720" w:hanging="720"/>
      </w:pPr>
      <w:bookmarkStart w:id="31" w:name="_ENREF_19"/>
      <w:r w:rsidRPr="001D49F1">
        <w:t>[19]</w:t>
      </w:r>
      <w:r w:rsidRPr="001D49F1">
        <w:tab/>
        <w:t xml:space="preserve">Lu H-W, Hu L-Q, Li Y-D, Zhong G-Q, Lin S-Y and Xu P 2010 Investigation of fast pitch angle scattering of runaway electrons in the EAST tokamak </w:t>
      </w:r>
      <w:r w:rsidRPr="001D49F1">
        <w:rPr>
          <w:i/>
        </w:rPr>
        <w:t>Chinese Physics B</w:t>
      </w:r>
      <w:r w:rsidRPr="001D49F1">
        <w:t xml:space="preserve"> </w:t>
      </w:r>
      <w:r w:rsidRPr="001D49F1">
        <w:rPr>
          <w:b/>
        </w:rPr>
        <w:t>19</w:t>
      </w:r>
      <w:r w:rsidRPr="001D49F1">
        <w:t xml:space="preserve"> 125201</w:t>
      </w:r>
      <w:bookmarkEnd w:id="31"/>
    </w:p>
    <w:p w14:paraId="7446B520" w14:textId="77777777" w:rsidR="001D49F1" w:rsidRPr="001D49F1" w:rsidRDefault="001D49F1" w:rsidP="001D49F1">
      <w:pPr>
        <w:pStyle w:val="EndNoteBibliography"/>
        <w:spacing w:after="0"/>
        <w:ind w:left="720" w:hanging="720"/>
      </w:pPr>
      <w:bookmarkStart w:id="32" w:name="_ENREF_20"/>
      <w:r w:rsidRPr="001D49F1">
        <w:t>[20]</w:t>
      </w:r>
      <w:r w:rsidRPr="001D49F1">
        <w:tab/>
        <w:t xml:space="preserve">Freethy S, McClements K, Chapman S C, Dendy R, Lai W, Pamela S, Shevchenko V F and Vann R 2015 Electron kinetics inferred from observations of microwave bursts during edge localized modes in the mega-amp spherical tokamak </w:t>
      </w:r>
      <w:r w:rsidRPr="001D49F1">
        <w:rPr>
          <w:i/>
        </w:rPr>
        <w:t>Physical Review Letters</w:t>
      </w:r>
      <w:r w:rsidRPr="001D49F1">
        <w:t xml:space="preserve"> </w:t>
      </w:r>
      <w:r w:rsidRPr="001D49F1">
        <w:rPr>
          <w:b/>
        </w:rPr>
        <w:t>114</w:t>
      </w:r>
      <w:r w:rsidRPr="001D49F1">
        <w:t xml:space="preserve"> 125004</w:t>
      </w:r>
      <w:bookmarkEnd w:id="32"/>
    </w:p>
    <w:p w14:paraId="25066A49" w14:textId="77777777" w:rsidR="001D49F1" w:rsidRPr="001D49F1" w:rsidRDefault="001D49F1" w:rsidP="001D49F1">
      <w:pPr>
        <w:pStyle w:val="EndNoteBibliography"/>
        <w:ind w:left="720" w:hanging="720"/>
      </w:pPr>
      <w:bookmarkStart w:id="33" w:name="_ENREF_21"/>
      <w:r w:rsidRPr="001D49F1">
        <w:t>[21]</w:t>
      </w:r>
      <w:r w:rsidRPr="001D49F1">
        <w:tab/>
        <w:t xml:space="preserve">Ginzburg N 1979 Nonlinear theory of electromagnetic wave generation and amplification based on the anomolous Doppler effect </w:t>
      </w:r>
      <w:r w:rsidRPr="001D49F1">
        <w:rPr>
          <w:i/>
        </w:rPr>
        <w:t>Radiophysics and Quantum Electronics</w:t>
      </w:r>
      <w:r w:rsidRPr="001D49F1">
        <w:t xml:space="preserve"> </w:t>
      </w:r>
      <w:r w:rsidRPr="001D49F1">
        <w:rPr>
          <w:b/>
        </w:rPr>
        <w:t>22</w:t>
      </w:r>
      <w:r w:rsidRPr="001D49F1">
        <w:t xml:space="preserve"> 323-30</w:t>
      </w:r>
      <w:bookmarkEnd w:id="33"/>
    </w:p>
    <w:p w14:paraId="5F68F599" w14:textId="200CC5A1" w:rsidR="00CD5132" w:rsidRPr="0051634A" w:rsidRDefault="009E48CE" w:rsidP="00CD5132">
      <w:r>
        <w:fldChar w:fldCharType="end"/>
      </w:r>
    </w:p>
    <w:sectPr w:rsidR="00CD5132"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7347245">
    <w:abstractNumId w:val="2"/>
  </w:num>
  <w:num w:numId="2" w16cid:durableId="719748477">
    <w:abstractNumId w:val="3"/>
  </w:num>
  <w:num w:numId="3" w16cid:durableId="1167524185">
    <w:abstractNumId w:val="1"/>
  </w:num>
  <w:num w:numId="4" w16cid:durableId="1399591012">
    <w:abstractNumId w:val="4"/>
  </w:num>
  <w:num w:numId="5" w16cid:durableId="992560635">
    <w:abstractNumId w:val="0"/>
  </w:num>
  <w:num w:numId="6" w16cid:durableId="21281728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845&lt;/item&gt;&lt;item&gt;2240&lt;/item&gt;&lt;item&gt;2241&lt;/item&gt;&lt;item&gt;2243&lt;/item&gt;&lt;item&gt;2245&lt;/item&gt;&lt;item&gt;2246&lt;/item&gt;&lt;item&gt;2247&lt;/item&gt;&lt;item&gt;2249&lt;/item&gt;&lt;item&gt;2252&lt;/item&gt;&lt;item&gt;2256&lt;/item&gt;&lt;item&gt;2257&lt;/item&gt;&lt;item&gt;2259&lt;/item&gt;&lt;item&gt;2260&lt;/item&gt;&lt;item&gt;2262&lt;/item&gt;&lt;item&gt;2263&lt;/item&gt;&lt;item&gt;2264&lt;/item&gt;&lt;item&gt;2266&lt;/item&gt;&lt;item&gt;2268&lt;/item&gt;&lt;item&gt;2274&lt;/item&gt;&lt;item&gt;2293&lt;/item&gt;&lt;/record-ids&gt;&lt;/item&gt;&lt;/Libraries&gt;"/>
  </w:docVars>
  <w:rsids>
    <w:rsidRoot w:val="00FC1E45"/>
    <w:rsid w:val="000157CB"/>
    <w:rsid w:val="00016AF4"/>
    <w:rsid w:val="0002615A"/>
    <w:rsid w:val="00031F77"/>
    <w:rsid w:val="00046C65"/>
    <w:rsid w:val="00065972"/>
    <w:rsid w:val="00074595"/>
    <w:rsid w:val="00076DE4"/>
    <w:rsid w:val="000D0720"/>
    <w:rsid w:val="000D7B95"/>
    <w:rsid w:val="00105CBA"/>
    <w:rsid w:val="001108AB"/>
    <w:rsid w:val="00111A39"/>
    <w:rsid w:val="00125BE1"/>
    <w:rsid w:val="00130E11"/>
    <w:rsid w:val="00153735"/>
    <w:rsid w:val="00157AC2"/>
    <w:rsid w:val="00165A0F"/>
    <w:rsid w:val="00166660"/>
    <w:rsid w:val="00170507"/>
    <w:rsid w:val="001A60D9"/>
    <w:rsid w:val="001C1CA9"/>
    <w:rsid w:val="001D49F1"/>
    <w:rsid w:val="001F0E3C"/>
    <w:rsid w:val="001F4EDC"/>
    <w:rsid w:val="00286326"/>
    <w:rsid w:val="002957AA"/>
    <w:rsid w:val="00297342"/>
    <w:rsid w:val="002A63BE"/>
    <w:rsid w:val="002B472A"/>
    <w:rsid w:val="002B5FD1"/>
    <w:rsid w:val="002E0393"/>
    <w:rsid w:val="002E1ED4"/>
    <w:rsid w:val="002E3264"/>
    <w:rsid w:val="00300A9E"/>
    <w:rsid w:val="0030143F"/>
    <w:rsid w:val="0031557E"/>
    <w:rsid w:val="00332B40"/>
    <w:rsid w:val="003544AA"/>
    <w:rsid w:val="003660F6"/>
    <w:rsid w:val="00374DA4"/>
    <w:rsid w:val="00382763"/>
    <w:rsid w:val="00384797"/>
    <w:rsid w:val="003A44D1"/>
    <w:rsid w:val="003B722D"/>
    <w:rsid w:val="003C01A6"/>
    <w:rsid w:val="003D753B"/>
    <w:rsid w:val="003E0B37"/>
    <w:rsid w:val="003E3D80"/>
    <w:rsid w:val="003E53F3"/>
    <w:rsid w:val="003F0E8B"/>
    <w:rsid w:val="004A2865"/>
    <w:rsid w:val="004A3F09"/>
    <w:rsid w:val="004B0E6E"/>
    <w:rsid w:val="004B1476"/>
    <w:rsid w:val="004C05D0"/>
    <w:rsid w:val="004D483E"/>
    <w:rsid w:val="004D7EF6"/>
    <w:rsid w:val="004E14EC"/>
    <w:rsid w:val="00502BD0"/>
    <w:rsid w:val="0051634A"/>
    <w:rsid w:val="005171A7"/>
    <w:rsid w:val="00517884"/>
    <w:rsid w:val="005204C2"/>
    <w:rsid w:val="00527C3B"/>
    <w:rsid w:val="00541DEC"/>
    <w:rsid w:val="005657D1"/>
    <w:rsid w:val="00565FB6"/>
    <w:rsid w:val="0056772D"/>
    <w:rsid w:val="005754D0"/>
    <w:rsid w:val="00577652"/>
    <w:rsid w:val="00582CCA"/>
    <w:rsid w:val="005861A4"/>
    <w:rsid w:val="005A2EB0"/>
    <w:rsid w:val="005C6745"/>
    <w:rsid w:val="005D084A"/>
    <w:rsid w:val="005E6A8E"/>
    <w:rsid w:val="005F2B32"/>
    <w:rsid w:val="005F3CB8"/>
    <w:rsid w:val="00612102"/>
    <w:rsid w:val="00617255"/>
    <w:rsid w:val="00625785"/>
    <w:rsid w:val="00642C48"/>
    <w:rsid w:val="00644631"/>
    <w:rsid w:val="00670434"/>
    <w:rsid w:val="0067286C"/>
    <w:rsid w:val="00675DD9"/>
    <w:rsid w:val="0067697D"/>
    <w:rsid w:val="006835D0"/>
    <w:rsid w:val="00693212"/>
    <w:rsid w:val="0069333B"/>
    <w:rsid w:val="00697D6E"/>
    <w:rsid w:val="006A1D07"/>
    <w:rsid w:val="006B2919"/>
    <w:rsid w:val="006B6505"/>
    <w:rsid w:val="006C1F51"/>
    <w:rsid w:val="006D6098"/>
    <w:rsid w:val="006D683C"/>
    <w:rsid w:val="006D74D3"/>
    <w:rsid w:val="006E18DB"/>
    <w:rsid w:val="006F25A3"/>
    <w:rsid w:val="00721D17"/>
    <w:rsid w:val="00726FF6"/>
    <w:rsid w:val="0074177B"/>
    <w:rsid w:val="00750B4E"/>
    <w:rsid w:val="007742A3"/>
    <w:rsid w:val="00774EF7"/>
    <w:rsid w:val="007911E8"/>
    <w:rsid w:val="0079308E"/>
    <w:rsid w:val="007A1149"/>
    <w:rsid w:val="007B0C91"/>
    <w:rsid w:val="007C78F7"/>
    <w:rsid w:val="007C7D4C"/>
    <w:rsid w:val="007D504E"/>
    <w:rsid w:val="007D61E2"/>
    <w:rsid w:val="007F5626"/>
    <w:rsid w:val="007F6877"/>
    <w:rsid w:val="0083650E"/>
    <w:rsid w:val="00870DB3"/>
    <w:rsid w:val="00881C1F"/>
    <w:rsid w:val="00891D41"/>
    <w:rsid w:val="008D0AFE"/>
    <w:rsid w:val="008D12F3"/>
    <w:rsid w:val="008F7755"/>
    <w:rsid w:val="0090256D"/>
    <w:rsid w:val="009067B1"/>
    <w:rsid w:val="00912A1C"/>
    <w:rsid w:val="0094459B"/>
    <w:rsid w:val="009570D6"/>
    <w:rsid w:val="0097467F"/>
    <w:rsid w:val="009925D6"/>
    <w:rsid w:val="00992A21"/>
    <w:rsid w:val="009930E6"/>
    <w:rsid w:val="009972AE"/>
    <w:rsid w:val="009A6549"/>
    <w:rsid w:val="009C0204"/>
    <w:rsid w:val="009C137B"/>
    <w:rsid w:val="009C3DE9"/>
    <w:rsid w:val="009C6E23"/>
    <w:rsid w:val="009D3C22"/>
    <w:rsid w:val="009E0384"/>
    <w:rsid w:val="009E48CE"/>
    <w:rsid w:val="00A062C7"/>
    <w:rsid w:val="00A363B8"/>
    <w:rsid w:val="00A37A96"/>
    <w:rsid w:val="00A405BA"/>
    <w:rsid w:val="00A561C3"/>
    <w:rsid w:val="00A5715C"/>
    <w:rsid w:val="00A62C11"/>
    <w:rsid w:val="00A634C5"/>
    <w:rsid w:val="00A67A68"/>
    <w:rsid w:val="00A72340"/>
    <w:rsid w:val="00AB1E7D"/>
    <w:rsid w:val="00AB5BE1"/>
    <w:rsid w:val="00B00A64"/>
    <w:rsid w:val="00B0341D"/>
    <w:rsid w:val="00B17F5D"/>
    <w:rsid w:val="00B21A71"/>
    <w:rsid w:val="00B306B0"/>
    <w:rsid w:val="00B30B05"/>
    <w:rsid w:val="00B334EE"/>
    <w:rsid w:val="00B340FA"/>
    <w:rsid w:val="00B51D7A"/>
    <w:rsid w:val="00B70341"/>
    <w:rsid w:val="00B86EC9"/>
    <w:rsid w:val="00B96A7D"/>
    <w:rsid w:val="00BA0E2B"/>
    <w:rsid w:val="00BA2B20"/>
    <w:rsid w:val="00BC067A"/>
    <w:rsid w:val="00BD12F8"/>
    <w:rsid w:val="00BD70AB"/>
    <w:rsid w:val="00BD7DF6"/>
    <w:rsid w:val="00BF0FF8"/>
    <w:rsid w:val="00BF1E4D"/>
    <w:rsid w:val="00C01B7F"/>
    <w:rsid w:val="00C2132C"/>
    <w:rsid w:val="00C35E14"/>
    <w:rsid w:val="00C44BC8"/>
    <w:rsid w:val="00C626A5"/>
    <w:rsid w:val="00C738A8"/>
    <w:rsid w:val="00C818BD"/>
    <w:rsid w:val="00C818E6"/>
    <w:rsid w:val="00C84DB0"/>
    <w:rsid w:val="00C90E26"/>
    <w:rsid w:val="00CA1BE9"/>
    <w:rsid w:val="00CB719D"/>
    <w:rsid w:val="00CC3BAA"/>
    <w:rsid w:val="00CC6DAC"/>
    <w:rsid w:val="00CD364D"/>
    <w:rsid w:val="00CD5132"/>
    <w:rsid w:val="00CD58F3"/>
    <w:rsid w:val="00D115B9"/>
    <w:rsid w:val="00D32654"/>
    <w:rsid w:val="00D45121"/>
    <w:rsid w:val="00D47657"/>
    <w:rsid w:val="00D5215E"/>
    <w:rsid w:val="00D709A5"/>
    <w:rsid w:val="00DC0231"/>
    <w:rsid w:val="00DC1B5E"/>
    <w:rsid w:val="00DF37A9"/>
    <w:rsid w:val="00E252A5"/>
    <w:rsid w:val="00E34246"/>
    <w:rsid w:val="00E35E0C"/>
    <w:rsid w:val="00E429F5"/>
    <w:rsid w:val="00E47AFE"/>
    <w:rsid w:val="00E626C8"/>
    <w:rsid w:val="00EA0842"/>
    <w:rsid w:val="00EA5775"/>
    <w:rsid w:val="00EB7A7E"/>
    <w:rsid w:val="00ED1214"/>
    <w:rsid w:val="00F2078A"/>
    <w:rsid w:val="00F279C0"/>
    <w:rsid w:val="00F31603"/>
    <w:rsid w:val="00F3179C"/>
    <w:rsid w:val="00F442D7"/>
    <w:rsid w:val="00F71FEC"/>
    <w:rsid w:val="00F756E4"/>
    <w:rsid w:val="00F86EFB"/>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B4041A6F-2E02-49F3-8E99-0D2404BC0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507"/>
    <w:pPr>
      <w:ind w:firstLine="288"/>
    </w:pPr>
    <w:rPr>
      <w:rFonts w:ascii="Times New Roman" w:hAnsi="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5132"/>
    <w:pPr>
      <w:ind w:firstLineChars="200" w:firstLine="420"/>
    </w:pPr>
  </w:style>
  <w:style w:type="paragraph" w:styleId="a4">
    <w:name w:val="Normal (Web)"/>
    <w:basedOn w:val="a"/>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a0"/>
    <w:rsid w:val="005F3CB8"/>
  </w:style>
  <w:style w:type="character" w:customStyle="1" w:styleId="mord">
    <w:name w:val="mord"/>
    <w:basedOn w:val="a0"/>
    <w:rsid w:val="005F3CB8"/>
  </w:style>
  <w:style w:type="paragraph" w:customStyle="1" w:styleId="EndNoteBibliography">
    <w:name w:val="EndNote Bibliography"/>
    <w:basedOn w:val="a"/>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a0"/>
    <w:link w:val="EndNoteBibliography"/>
    <w:rsid w:val="00105CBA"/>
    <w:rPr>
      <w:rFonts w:ascii="Times New Roman" w:hAnsi="Times New Roman" w:cs="Times New Roman"/>
      <w:noProof/>
      <w:sz w:val="20"/>
      <w:lang w:eastAsia="en-US"/>
    </w:rPr>
  </w:style>
  <w:style w:type="character" w:styleId="a5">
    <w:name w:val="Placeholder Text"/>
    <w:basedOn w:val="a0"/>
    <w:uiPriority w:val="99"/>
    <w:semiHidden/>
    <w:rsid w:val="00726FF6"/>
    <w:rPr>
      <w:color w:val="808080"/>
    </w:rPr>
  </w:style>
  <w:style w:type="paragraph" w:styleId="a6">
    <w:name w:val="caption"/>
    <w:basedOn w:val="a"/>
    <w:next w:val="a"/>
    <w:uiPriority w:val="35"/>
    <w:unhideWhenUsed/>
    <w:qFormat/>
    <w:rsid w:val="003544AA"/>
    <w:pPr>
      <w:spacing w:after="200" w:line="240" w:lineRule="auto"/>
    </w:pPr>
    <w:rPr>
      <w:i/>
      <w:iCs/>
      <w:color w:val="44546A" w:themeColor="text2"/>
      <w:szCs w:val="18"/>
    </w:rPr>
  </w:style>
  <w:style w:type="paragraph" w:customStyle="1" w:styleId="IOPText">
    <w:name w:val="IOPText"/>
    <w:basedOn w:val="a"/>
    <w:link w:val="IOPTextChar"/>
    <w:qFormat/>
    <w:rsid w:val="000D7B95"/>
    <w:pPr>
      <w:spacing w:after="0"/>
      <w:ind w:firstLine="227"/>
      <w:jc w:val="both"/>
    </w:pPr>
    <w:rPr>
      <w:lang w:val="en-GB" w:eastAsia="en-US"/>
    </w:rPr>
  </w:style>
  <w:style w:type="character" w:customStyle="1" w:styleId="IOPTextChar">
    <w:name w:val="IOPText Char"/>
    <w:basedOn w:val="a0"/>
    <w:link w:val="IOPText"/>
    <w:rsid w:val="000D7B95"/>
    <w:rPr>
      <w:rFonts w:ascii="Times New Roman" w:hAnsi="Times New Roman"/>
      <w:sz w:val="20"/>
      <w:lang w:val="en-GB" w:eastAsia="en-US"/>
    </w:rPr>
  </w:style>
  <w:style w:type="character" w:customStyle="1" w:styleId="vlist-s">
    <w:name w:val="vlist-s"/>
    <w:basedOn w:val="a0"/>
    <w:rsid w:val="003E53F3"/>
  </w:style>
  <w:style w:type="character" w:customStyle="1" w:styleId="mrel">
    <w:name w:val="mrel"/>
    <w:basedOn w:val="a0"/>
    <w:rsid w:val="003E53F3"/>
  </w:style>
  <w:style w:type="paragraph" w:customStyle="1" w:styleId="EndNoteBibliographyTitle">
    <w:name w:val="EndNote Bibliography Title"/>
    <w:basedOn w:val="a"/>
    <w:link w:val="EndNoteBibliographyTitle0"/>
    <w:rsid w:val="009E48CE"/>
    <w:pPr>
      <w:spacing w:after="0"/>
      <w:jc w:val="center"/>
    </w:pPr>
    <w:rPr>
      <w:rFonts w:cs="Times New Roman"/>
      <w:noProof/>
    </w:rPr>
  </w:style>
  <w:style w:type="character" w:customStyle="1" w:styleId="EndNoteBibliographyTitle0">
    <w:name w:val="EndNote Bibliography Title 字符"/>
    <w:basedOn w:val="a0"/>
    <w:link w:val="EndNoteBibliographyTitle"/>
    <w:rsid w:val="009E48CE"/>
    <w:rPr>
      <w:rFonts w:ascii="Times New Roman" w:hAnsi="Times New Roman" w:cs="Times New Roman"/>
      <w:noProof/>
      <w:sz w:val="20"/>
    </w:rPr>
  </w:style>
  <w:style w:type="character" w:styleId="a7">
    <w:name w:val="Hyperlink"/>
    <w:basedOn w:val="a0"/>
    <w:uiPriority w:val="99"/>
    <w:unhideWhenUsed/>
    <w:rsid w:val="00BA0E2B"/>
    <w:rPr>
      <w:color w:val="0563C1" w:themeColor="hyperlink"/>
      <w:u w:val="single"/>
    </w:rPr>
  </w:style>
  <w:style w:type="character" w:styleId="a8">
    <w:name w:val="Unresolved Mention"/>
    <w:basedOn w:val="a0"/>
    <w:uiPriority w:val="99"/>
    <w:semiHidden/>
    <w:unhideWhenUsed/>
    <w:rsid w:val="00BA0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D02E6-F034-4C1D-91DB-43A585FC0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1</Pages>
  <Words>5365</Words>
  <Characters>30583</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3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9</cp:revision>
  <dcterms:created xsi:type="dcterms:W3CDTF">2025-03-31T10:34:00Z</dcterms:created>
  <dcterms:modified xsi:type="dcterms:W3CDTF">2025-04-16T11:45:00Z</dcterms:modified>
</cp:coreProperties>
</file>